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2F2E2" w14:textId="77777777" w:rsidR="008C25E9" w:rsidRDefault="000C0BB1" w:rsidP="008C25E9">
      <w:pPr>
        <w:pStyle w:val="Title"/>
      </w:pPr>
      <w:r>
        <w:t>Data repository: Technical Assumptions</w:t>
      </w:r>
    </w:p>
    <w:p w14:paraId="1E1A494C" w14:textId="37120C69" w:rsidR="008C25E9" w:rsidRDefault="008C25E9" w:rsidP="008C25E9">
      <w:pPr>
        <w:pStyle w:val="Heading2"/>
        <w:numPr>
          <w:ilvl w:val="0"/>
          <w:numId w:val="0"/>
        </w:numPr>
        <w:ind w:left="576" w:hanging="576"/>
      </w:pPr>
      <w:r>
        <w:t xml:space="preserve">General rules/assumptions: </w:t>
      </w:r>
    </w:p>
    <w:p w14:paraId="72998573" w14:textId="5489A511" w:rsidR="008C25E9" w:rsidRDefault="008C25E9" w:rsidP="000A5C60">
      <w:pPr>
        <w:pStyle w:val="pk-heading2"/>
        <w:rPr>
          <w:b/>
        </w:rPr>
      </w:pPr>
      <w:r>
        <w:t xml:space="preserve">#1- </w:t>
      </w:r>
      <w:r w:rsidR="00701E57" w:rsidRPr="005C3D69">
        <w:rPr>
          <w:b/>
          <w:bCs w:val="0"/>
        </w:rPr>
        <w:t>Data Aggregated from County Level to Larger Geography</w:t>
      </w:r>
      <w:r w:rsidR="00701E57">
        <w:t>:</w:t>
      </w:r>
      <w:r>
        <w:t xml:space="preserve"> </w:t>
      </w:r>
      <w:r w:rsidR="00937DBD" w:rsidRPr="00937DBD">
        <w:t>Certain data points were aggregated from county level to another larger geography for example MSA level or state level.</w:t>
      </w:r>
      <w:r w:rsidR="00937DBD">
        <w:t xml:space="preserve">  </w:t>
      </w:r>
    </w:p>
    <w:p w14:paraId="48238629" w14:textId="77777777" w:rsidR="00937DBD" w:rsidRDefault="00937DBD" w:rsidP="000A5C60">
      <w:pPr>
        <w:pStyle w:val="pk-heading2"/>
      </w:pPr>
    </w:p>
    <w:p w14:paraId="3F8E66D3" w14:textId="7B6A2C00" w:rsidR="005479DF" w:rsidRDefault="00BA0BF7" w:rsidP="000A5C60">
      <w:pPr>
        <w:pStyle w:val="pk-heading2"/>
        <w:rPr>
          <w:b/>
        </w:rPr>
      </w:pPr>
      <w:r>
        <w:t xml:space="preserve">#2- </w:t>
      </w:r>
      <w:r w:rsidR="00B43A47" w:rsidRPr="005C3D69">
        <w:rPr>
          <w:b/>
          <w:bCs w:val="0"/>
        </w:rPr>
        <w:t>Aggregation with Missing Data Points</w:t>
      </w:r>
      <w:r>
        <w:t xml:space="preserve">: </w:t>
      </w:r>
      <w:r w:rsidR="005479DF">
        <w:t>If any county data was missing or unavailable, data was still aggregated as long as 80% of the MSA’s population could be accounted for with available data.</w:t>
      </w:r>
      <w:r w:rsidR="00AF0CC4">
        <w:t xml:space="preserve">  This was done using the variables labeled “completeness.”</w:t>
      </w:r>
    </w:p>
    <w:p w14:paraId="6AC857FE" w14:textId="5F0A3BA7" w:rsidR="009C5B67" w:rsidRDefault="005479DF" w:rsidP="000A5C60">
      <w:pPr>
        <w:pStyle w:val="pk-heading2"/>
      </w:pPr>
      <w:r>
        <w:t xml:space="preserve"> </w:t>
      </w:r>
    </w:p>
    <w:p w14:paraId="3D32F430" w14:textId="5D7014A4" w:rsidR="00666DB3" w:rsidRPr="00666DB3" w:rsidRDefault="009C5B67" w:rsidP="000A5C60">
      <w:pPr>
        <w:pStyle w:val="pk-heading2"/>
        <w:rPr>
          <w:b/>
        </w:rPr>
      </w:pPr>
      <w:r>
        <w:t xml:space="preserve">#3- </w:t>
      </w:r>
      <w:proofErr w:type="spellStart"/>
      <w:r w:rsidR="008F5B07" w:rsidRPr="005C3D69">
        <w:rPr>
          <w:b/>
          <w:bCs w:val="0"/>
        </w:rPr>
        <w:t>Restratify</w:t>
      </w:r>
      <w:proofErr w:type="spellEnd"/>
      <w:r w:rsidRPr="005C3D69">
        <w:rPr>
          <w:b/>
          <w:bCs w:val="0"/>
        </w:rPr>
        <w:t xml:space="preserve"> Age Counts</w:t>
      </w:r>
      <w:r>
        <w:t>:</w:t>
      </w:r>
      <w:r w:rsidR="00175C84">
        <w:t xml:space="preserve"> </w:t>
      </w:r>
      <w:r w:rsidR="00666DB3" w:rsidRPr="00666DB3">
        <w:t>Re-calculated given age groupings from a dataset to meet the age groupings used in the SHIELD model.</w:t>
      </w:r>
    </w:p>
    <w:p w14:paraId="36E9543D" w14:textId="77777777" w:rsidR="009C5B67" w:rsidRDefault="009C5B67" w:rsidP="000A5C60">
      <w:pPr>
        <w:pStyle w:val="pk-heading2"/>
      </w:pPr>
    </w:p>
    <w:p w14:paraId="42C1227D" w14:textId="4E144B27" w:rsidR="009C5B67" w:rsidRPr="001767A1" w:rsidRDefault="009C5B67" w:rsidP="000A5C60">
      <w:pPr>
        <w:pStyle w:val="pk-heading2"/>
        <w:rPr>
          <w:b/>
        </w:rPr>
      </w:pPr>
      <w:r>
        <w:t xml:space="preserve">#4- </w:t>
      </w:r>
      <w:r w:rsidR="008F5B07" w:rsidRPr="005C3D69">
        <w:rPr>
          <w:b/>
          <w:bCs w:val="0"/>
        </w:rPr>
        <w:t>Redistributed Racial Data</w:t>
      </w:r>
      <w:r w:rsidR="008F5B07">
        <w:t>:</w:t>
      </w:r>
      <w:r w:rsidR="007E3105">
        <w:t xml:space="preserve"> </w:t>
      </w:r>
      <w:r w:rsidR="007376D2" w:rsidRPr="001767A1">
        <w:t xml:space="preserve">Re-distributed certain racial groups among other racial groups to meet the race groupings for SHIELD.  This was done for </w:t>
      </w:r>
      <w:r w:rsidR="00F367FB" w:rsidRPr="001767A1">
        <w:t>multiracial</w:t>
      </w:r>
      <w:r w:rsidR="001767A1" w:rsidRPr="001767A1">
        <w:t>, unknown, or more than one race.</w:t>
      </w:r>
    </w:p>
    <w:p w14:paraId="6BB78BE8" w14:textId="77777777" w:rsidR="001276B4" w:rsidRDefault="001276B4" w:rsidP="000A5C60">
      <w:pPr>
        <w:pStyle w:val="pk-heading2"/>
      </w:pPr>
    </w:p>
    <w:p w14:paraId="76A80019" w14:textId="77777777" w:rsidR="008F4CE4" w:rsidRDefault="001276B4" w:rsidP="000A5C60">
      <w:pPr>
        <w:pStyle w:val="pk-heading2"/>
      </w:pPr>
      <w:r>
        <w:t xml:space="preserve">#5- </w:t>
      </w:r>
      <w:r w:rsidRPr="005C3D69">
        <w:rPr>
          <w:b/>
          <w:bCs w:val="0"/>
        </w:rPr>
        <w:t>Race Recalculation</w:t>
      </w:r>
      <w:r>
        <w:t xml:space="preserve">: </w:t>
      </w:r>
      <w:r w:rsidR="00D60857">
        <w:t xml:space="preserve">Applied this calculation to parse out certain racial groups when the data was unavailable.  Used available proportions of racial data to create estimates.  </w:t>
      </w:r>
      <w:r w:rsidR="004B3069" w:rsidRPr="000A5C60">
        <w:t>Calculated as</w:t>
      </w:r>
      <w:r w:rsidR="00BB3379">
        <w:t>:</w:t>
      </w:r>
    </w:p>
    <w:p w14:paraId="5ACE6F11" w14:textId="00E1EF5A" w:rsidR="001276B4" w:rsidRPr="000A5C60" w:rsidRDefault="004B3069" w:rsidP="000A5C60">
      <w:pPr>
        <w:pStyle w:val="pk-heading2"/>
      </w:pPr>
      <w:r w:rsidRPr="000A5C60">
        <w:t xml:space="preserve"> Black, Non-Hispanic = Total Black – (</w:t>
      </w:r>
      <w:proofErr w:type="gramStart"/>
      <w:r w:rsidRPr="000A5C60">
        <w:t>sqrt(</w:t>
      </w:r>
      <w:proofErr w:type="spellStart"/>
      <w:proofErr w:type="gramEnd"/>
      <w:r w:rsidRPr="000A5C60">
        <w:t>proportion.black.hispanic</w:t>
      </w:r>
      <w:proofErr w:type="spellEnd"/>
      <w:r w:rsidRPr="000A5C60">
        <w:t xml:space="preserve"> * </w:t>
      </w:r>
      <w:proofErr w:type="spellStart"/>
      <w:r w:rsidRPr="000A5C60">
        <w:t>proportion.hispanic.black</w:t>
      </w:r>
      <w:proofErr w:type="spellEnd"/>
      <w:r w:rsidR="00E83D40" w:rsidRPr="000A5C60">
        <w:t xml:space="preserve"> * </w:t>
      </w:r>
      <w:proofErr w:type="spellStart"/>
      <w:r w:rsidR="00E83D40" w:rsidRPr="000A5C60">
        <w:t>Hispanic.value</w:t>
      </w:r>
      <w:proofErr w:type="spellEnd"/>
      <w:r w:rsidR="00E83D40" w:rsidRPr="000A5C60">
        <w:t xml:space="preserve"> * </w:t>
      </w:r>
      <w:proofErr w:type="spellStart"/>
      <w:r w:rsidR="00E83D40" w:rsidRPr="000A5C60">
        <w:t>black.value</w:t>
      </w:r>
      <w:proofErr w:type="spellEnd"/>
      <w:r w:rsidR="00E83D40" w:rsidRPr="000A5C60">
        <w:t xml:space="preserve">)) and </w:t>
      </w:r>
      <w:proofErr w:type="spellStart"/>
      <w:r w:rsidR="00E83D40" w:rsidRPr="000A5C60">
        <w:t>other.race</w:t>
      </w:r>
      <w:proofErr w:type="spellEnd"/>
      <w:r w:rsidR="00E83D40" w:rsidRPr="000A5C60">
        <w:t xml:space="preserve"> = (total – (</w:t>
      </w:r>
      <w:proofErr w:type="spellStart"/>
      <w:r w:rsidR="00E83D40" w:rsidRPr="000A5C60">
        <w:t>Hispanic.value</w:t>
      </w:r>
      <w:proofErr w:type="spellEnd"/>
      <w:r w:rsidR="00E83D40" w:rsidRPr="000A5C60">
        <w:t xml:space="preserve"> +</w:t>
      </w:r>
      <w:proofErr w:type="spellStart"/>
      <w:r w:rsidR="00E83D40" w:rsidRPr="000A5C60">
        <w:t>black.nh</w:t>
      </w:r>
      <w:proofErr w:type="spellEnd"/>
      <w:r w:rsidR="00E83D40" w:rsidRPr="000A5C60">
        <w:t>)</w:t>
      </w:r>
    </w:p>
    <w:p w14:paraId="2231CBE1" w14:textId="77777777" w:rsidR="000C0BB1" w:rsidRDefault="000C0BB1"/>
    <w:p w14:paraId="4021AEA0" w14:textId="3211F29B" w:rsidR="000C0BB1" w:rsidRDefault="000C0BB1" w:rsidP="000C0BB1">
      <w:pPr>
        <w:pStyle w:val="Heading1"/>
      </w:pPr>
      <w:r>
        <w:t>Outcome category: Population data</w:t>
      </w:r>
    </w:p>
    <w:p w14:paraId="6D3EF80F" w14:textId="689127EB" w:rsidR="000C0BB1" w:rsidRDefault="000C0BB1" w:rsidP="000A5C60">
      <w:pPr>
        <w:pStyle w:val="pk-heading2"/>
      </w:pPr>
      <w:r>
        <w:t xml:space="preserve">Output: </w:t>
      </w:r>
      <w:r w:rsidRPr="008F4CE4">
        <w:t>Population</w:t>
      </w:r>
      <w:r>
        <w:t xml:space="preserve"> </w:t>
      </w:r>
    </w:p>
    <w:p w14:paraId="460CADF1" w14:textId="77777777" w:rsidR="000C0BB1" w:rsidRDefault="000C0BB1" w:rsidP="000A5C60">
      <w:pPr>
        <w:pStyle w:val="pk-heading2"/>
      </w:pPr>
    </w:p>
    <w:p w14:paraId="034A18D8" w14:textId="23581705" w:rsidR="000C0BB1" w:rsidRDefault="000C0BB1" w:rsidP="000C0BB1">
      <w:pPr>
        <w:pStyle w:val="ListParagraph"/>
        <w:numPr>
          <w:ilvl w:val="0"/>
          <w:numId w:val="10"/>
        </w:numPr>
      </w:pPr>
      <w:r w:rsidRPr="000C0BB1">
        <w:t xml:space="preserve">Description: </w:t>
      </w:r>
      <w:r w:rsidR="003B628E">
        <w:t>Count of individuals</w:t>
      </w:r>
      <w:r w:rsidR="004A2B0F">
        <w:t>.</w:t>
      </w:r>
    </w:p>
    <w:p w14:paraId="69AA5C7E" w14:textId="119126A2" w:rsidR="000C0BB1" w:rsidRPr="000C0BB1" w:rsidRDefault="000C0BB1" w:rsidP="000C0BB1">
      <w:pPr>
        <w:pStyle w:val="ListParagraph"/>
        <w:numPr>
          <w:ilvl w:val="0"/>
          <w:numId w:val="10"/>
        </w:numPr>
      </w:pPr>
      <w:r>
        <w:t xml:space="preserve">Source: </w:t>
      </w:r>
      <w:r w:rsidR="002B69F2">
        <w:fldChar w:fldCharType="begin"/>
      </w:r>
      <w:r w:rsidR="002B69F2">
        <w:instrText xml:space="preserve"> ADDIN EN.CITE &lt;EndNote&gt;&lt;Cite&gt;&lt;Author&gt;United&lt;/Author&gt;&lt;IDText&gt;Population and Housing Unit Estimates Datasets&lt;/IDText&gt;&lt;DisplayText&gt;[1]&lt;/DisplayText&gt;&lt;record&gt;&lt;urls&gt;&lt;related-urls&gt;&lt;url&gt;https://www.census.gov/programs-surveys/popest/data/data-sets.html&lt;/url&gt;&lt;/related-urls&gt;&lt;/urls&gt;&lt;titles&gt;&lt;title&gt;Population and Housing Unit Estimates Datasets&lt;/title&gt;&lt;/titles&gt;&lt;contributors&gt;&lt;authors&gt;&lt;author&gt;United States Census Bureau&lt;/author&gt;&lt;/authors&gt;&lt;/contributors&gt;&lt;added-date format="utc"&gt;1746804229&lt;/added-date&gt;&lt;ref-type name="Dataset"&gt;59&lt;/ref-type&gt;&lt;rec-number&gt;600&lt;/rec-number&gt;&lt;last-updated-date format="utc"&gt;1746804341&lt;/last-updated-date&gt;&lt;/record&gt;&lt;/Cite&gt;&lt;/EndNote&gt;</w:instrText>
      </w:r>
      <w:r w:rsidR="002B69F2">
        <w:fldChar w:fldCharType="separate"/>
      </w:r>
      <w:r w:rsidR="002B69F2">
        <w:rPr>
          <w:noProof/>
        </w:rPr>
        <w:t>[1]</w:t>
      </w:r>
      <w:r w:rsidR="002B69F2">
        <w:fldChar w:fldCharType="end"/>
      </w:r>
    </w:p>
    <w:p w14:paraId="79AD14AF" w14:textId="315FEA24" w:rsidR="000C0BB1" w:rsidRDefault="000C0BB1" w:rsidP="000C0BB1">
      <w:pPr>
        <w:pStyle w:val="ListParagraph"/>
        <w:numPr>
          <w:ilvl w:val="0"/>
          <w:numId w:val="10"/>
        </w:numPr>
      </w:pPr>
      <w:r w:rsidRPr="000C0BB1">
        <w:t>Assumptions</w:t>
      </w:r>
      <w:r>
        <w:t xml:space="preserve">: </w:t>
      </w:r>
      <w:r w:rsidR="002115F2">
        <w:t>#1</w:t>
      </w:r>
      <w:r>
        <w:t xml:space="preserve"> </w:t>
      </w:r>
    </w:p>
    <w:p w14:paraId="24B2DCFE" w14:textId="77777777" w:rsidR="000C0BB1" w:rsidRDefault="000C0BB1" w:rsidP="000A5C60">
      <w:pPr>
        <w:pStyle w:val="pk-heading2"/>
      </w:pPr>
    </w:p>
    <w:p w14:paraId="50415CDB" w14:textId="425278C5" w:rsidR="000C0BB1" w:rsidRDefault="000C0BB1" w:rsidP="000A5C60">
      <w:pPr>
        <w:pStyle w:val="pk-heading2"/>
      </w:pPr>
      <w:r>
        <w:t xml:space="preserve">Output: </w:t>
      </w:r>
      <w:r w:rsidRPr="008F4CE4">
        <w:t>Deaths</w:t>
      </w:r>
    </w:p>
    <w:p w14:paraId="6A4216CD" w14:textId="287F7799" w:rsidR="000C0BB1" w:rsidRDefault="000C0BB1" w:rsidP="000C0BB1">
      <w:pPr>
        <w:pStyle w:val="ListParagraph"/>
        <w:numPr>
          <w:ilvl w:val="0"/>
          <w:numId w:val="10"/>
        </w:numPr>
      </w:pPr>
      <w:r w:rsidRPr="000C0BB1">
        <w:t>Description</w:t>
      </w:r>
      <w:r w:rsidR="003B628E">
        <w:t>: Count of general mortality.</w:t>
      </w:r>
    </w:p>
    <w:p w14:paraId="0227FB90" w14:textId="11E139AD" w:rsidR="000C0BB1" w:rsidRPr="000C0BB1" w:rsidRDefault="000C0BB1" w:rsidP="000C0BB1">
      <w:pPr>
        <w:pStyle w:val="ListParagraph"/>
        <w:numPr>
          <w:ilvl w:val="0"/>
          <w:numId w:val="10"/>
        </w:numPr>
      </w:pPr>
      <w:r>
        <w:t>Source:</w:t>
      </w:r>
      <w:r w:rsidR="002B69F2">
        <w:fldChar w:fldCharType="begin"/>
      </w:r>
      <w:r w:rsidR="002B69F2">
        <w:instrText xml:space="preserve"> ADDIN EN.CITE &lt;EndNote&gt;&lt;Cite&gt;&lt;Author&gt;United&lt;/Author&gt;&lt;IDText&gt;Population and Housing Unit Estimates Datasets&lt;/IDText&gt;&lt;DisplayText&gt;[1]&lt;/DisplayText&gt;&lt;record&gt;&lt;urls&gt;&lt;related-urls&gt;&lt;url&gt;https://www.census.gov/programs-surveys/popest/data/data-sets.html&lt;/url&gt;&lt;/related-urls&gt;&lt;/urls&gt;&lt;titles&gt;&lt;title&gt;Population and Housing Unit Estimates Datasets&lt;/title&gt;&lt;/titles&gt;&lt;contributors&gt;&lt;authors&gt;&lt;author&gt;United States Census Bureau&lt;/author&gt;&lt;/authors&gt;&lt;/contributors&gt;&lt;added-date format="utc"&gt;1746804229&lt;/added-date&gt;&lt;ref-type name="Dataset"&gt;59&lt;/ref-type&gt;&lt;rec-number&gt;600&lt;/rec-number&gt;&lt;last-updated-date format="utc"&gt;1746804341&lt;/last-updated-date&gt;&lt;/record&gt;&lt;/Cite&gt;&lt;/EndNote&gt;</w:instrText>
      </w:r>
      <w:r w:rsidR="002B69F2">
        <w:fldChar w:fldCharType="separate"/>
      </w:r>
      <w:r w:rsidR="002B69F2">
        <w:rPr>
          <w:noProof/>
        </w:rPr>
        <w:t>[1]</w:t>
      </w:r>
      <w:r w:rsidR="002B69F2">
        <w:fldChar w:fldCharType="end"/>
      </w:r>
      <w:r w:rsidR="00F27B25">
        <w:t xml:space="preserve">; </w:t>
      </w:r>
      <w:r w:rsidR="008078C1">
        <w:fldChar w:fldCharType="begin"/>
      </w:r>
      <w:r w:rsidR="008078C1">
        <w:instrText xml:space="preserve"> ADDIN EN.CITE &lt;EndNote&gt;&lt;Cite&gt;&lt;Author&gt;Centers for Disease Control and Prevention&lt;/Author&gt;&lt;IDText&gt; National Vital Statistics System, Mortality 1999-2020 on CDC WONDER Online Database, released in 2021&lt;/IDText&gt;&lt;DisplayText&gt;[2]&lt;/DisplayText&gt;&lt;record&gt;&lt;urls&gt;&lt;related-urls&gt;&lt;url&gt;http://wonder.cdc.gov/mcd-icd10.html&lt;/url&gt;&lt;/related-urls&gt;&lt;/urls&gt;&lt;titles&gt;&lt;title&gt; National Vital Statistics System, Mortality 1999-2020 on CDC WONDER Online Database, released in 2021&lt;/title&gt;&lt;/titles&gt;&lt;contributors&gt;&lt;authors&gt;&lt;author&gt;Centers for Disease Control and Prevention, National Center for Health Statistics&lt;/author&gt;&lt;/authors&gt;&lt;/contributors&gt;&lt;added-date format="utc"&gt;1746804743&lt;/added-date&gt;&lt;ref-type name="Dataset"&gt;59&lt;/ref-type&gt;&lt;rec-number&gt;601&lt;/rec-number&gt;&lt;last-updated-date format="utc"&gt;1746804785&lt;/last-updated-date&gt;&lt;/record&gt;&lt;/Cite&gt;&lt;/EndNote&gt;</w:instrText>
      </w:r>
      <w:r w:rsidR="008078C1">
        <w:fldChar w:fldCharType="separate"/>
      </w:r>
      <w:r w:rsidR="008078C1">
        <w:rPr>
          <w:noProof/>
        </w:rPr>
        <w:t>[2]</w:t>
      </w:r>
      <w:r w:rsidR="008078C1">
        <w:fldChar w:fldCharType="end"/>
      </w:r>
    </w:p>
    <w:p w14:paraId="0471A452" w14:textId="60A95F40" w:rsidR="000C0BB1" w:rsidRDefault="000C0BB1" w:rsidP="000C0BB1">
      <w:pPr>
        <w:pStyle w:val="ListParagraph"/>
        <w:numPr>
          <w:ilvl w:val="0"/>
          <w:numId w:val="10"/>
        </w:numPr>
      </w:pPr>
      <w:r w:rsidRPr="000C0BB1">
        <w:t>Assumptions</w:t>
      </w:r>
      <w:r>
        <w:t xml:space="preserve">: </w:t>
      </w:r>
      <w:r w:rsidR="00F27B25">
        <w:t>#1</w:t>
      </w:r>
      <w:r w:rsidR="00764DEE">
        <w:t>, #4</w:t>
      </w:r>
    </w:p>
    <w:p w14:paraId="20BD3D5B" w14:textId="77777777" w:rsidR="003509BA" w:rsidRDefault="003509BA" w:rsidP="003509BA">
      <w:pPr>
        <w:pStyle w:val="ListParagraph"/>
      </w:pPr>
    </w:p>
    <w:p w14:paraId="1FEB2F67" w14:textId="609CEAC2" w:rsidR="005E3A08" w:rsidRDefault="005E3A08" w:rsidP="000A5C60">
      <w:pPr>
        <w:pStyle w:val="pk-heading2"/>
      </w:pPr>
      <w:r>
        <w:t xml:space="preserve">Output: </w:t>
      </w:r>
      <w:r w:rsidR="006270BE" w:rsidRPr="008F4CE4">
        <w:t>Immigration</w:t>
      </w:r>
    </w:p>
    <w:p w14:paraId="1C865764" w14:textId="11825EC5" w:rsidR="005E3A08" w:rsidRDefault="005E3A08" w:rsidP="005E3A08">
      <w:pPr>
        <w:pStyle w:val="ListParagraph"/>
        <w:numPr>
          <w:ilvl w:val="0"/>
          <w:numId w:val="10"/>
        </w:numPr>
      </w:pPr>
      <w:r w:rsidRPr="000C0BB1">
        <w:t xml:space="preserve">Description: </w:t>
      </w:r>
      <w:r w:rsidR="00055C9E">
        <w:t xml:space="preserve">A count of individuals who moved from abroad to the United States in given year.  </w:t>
      </w:r>
    </w:p>
    <w:p w14:paraId="68D34A0D" w14:textId="479C8F86" w:rsidR="005E3A08" w:rsidRPr="000C0BB1" w:rsidRDefault="005E3A08" w:rsidP="005E3A08">
      <w:pPr>
        <w:pStyle w:val="ListParagraph"/>
        <w:numPr>
          <w:ilvl w:val="0"/>
          <w:numId w:val="10"/>
        </w:numPr>
      </w:pPr>
      <w:r>
        <w:t xml:space="preserve">Source: </w:t>
      </w:r>
      <w:r w:rsidR="003D4D90">
        <w:fldChar w:fldCharType="begin"/>
      </w:r>
      <w:r w:rsidR="008078C1">
        <w:instrText xml:space="preserve"> ADDIN EN.CITE &lt;EndNote&gt;&lt;Cite&gt;&lt;Author&gt;United&lt;/Author&gt;&lt;IDText&gt;Metro-to-Metro Migration Flows&lt;/IDText&gt;&lt;DisplayText&gt;[3]&lt;/DisplayText&gt;&lt;record&gt;&lt;urls&gt;&lt;related-urls&gt;&lt;url&gt;https://www.census.gov/topics/population/migration/guidance/metro-to-metro-migration-flows.html&lt;/url&gt;&lt;/related-urls&gt;&lt;/urls&gt;&lt;titles&gt;&lt;title&gt;Metro-to-Metro Migration Flows&lt;/title&gt;&lt;/titles&gt;&lt;contributors&gt;&lt;authors&gt;&lt;author&gt;United States Census Bureau and   American Community Survey (ACS)&lt;/author&gt;&lt;/authors&gt;&lt;/contributors&gt;&lt;added-date format="utc"&gt;1746645898&lt;/added-date&gt;&lt;ref-type name="Dataset"&gt;59&lt;/ref-type&gt;&lt;rec-number&gt;592&lt;/rec-number&gt;&lt;last-updated-date format="utc"&gt;1746645990&lt;/last-updated-date&gt;&lt;/record&gt;&lt;/Cite&gt;&lt;/EndNote&gt;</w:instrText>
      </w:r>
      <w:r w:rsidR="003D4D90">
        <w:fldChar w:fldCharType="separate"/>
      </w:r>
      <w:r w:rsidR="008078C1">
        <w:rPr>
          <w:noProof/>
        </w:rPr>
        <w:t>[3]</w:t>
      </w:r>
      <w:r w:rsidR="003D4D90">
        <w:fldChar w:fldCharType="end"/>
      </w:r>
      <w:r w:rsidR="00A56F66">
        <w:t xml:space="preserve">, </w:t>
      </w:r>
      <w:r w:rsidR="00A56F66">
        <w:fldChar w:fldCharType="begin"/>
      </w:r>
      <w:r w:rsidR="008078C1">
        <w:instrText xml:space="preserve"> ADDIN EN.CITE &lt;EndNote&gt;&lt;Cite&gt;&lt;Author&gt;United&lt;/Author&gt;&lt;IDText&gt;Geographical Mobility in the Past Year by Sex for Current Residence in the United States&lt;/IDText&gt;&lt;DisplayText&gt;[4]&lt;/DisplayText&gt;&lt;record&gt;&lt;urls&gt;&lt;related-urls&gt;&lt;url&gt;https://data.census.gov/table/ACSDT1Y2023.B07003?q=Residential%20Mobility&lt;/url&gt;&lt;/related-urls&gt;&lt;/urls&gt;&lt;titles&gt;&lt;title&gt;Geographical Mobility in the Past Year by Sex for Current Residence in the United States&lt;/title&gt;&lt;/titles&gt;&lt;contributors&gt;&lt;authors&gt;&lt;author&gt;United States Census Bureau and American Community Survey&lt;/author&gt;&lt;/authors&gt;&lt;/contributors&gt;&lt;added-date format="utc"&gt;1746646106&lt;/added-date&gt;&lt;ref-type name="Dataset"&gt;59&lt;/ref-type&gt;&lt;rec-number&gt;593&lt;/rec-number&gt;&lt;last-updated-date format="utc"&gt;1746646163&lt;/last-updated-date&gt;&lt;/record&gt;&lt;/Cite&gt;&lt;/EndNote&gt;</w:instrText>
      </w:r>
      <w:r w:rsidR="00A56F66">
        <w:fldChar w:fldCharType="separate"/>
      </w:r>
      <w:r w:rsidR="008078C1">
        <w:rPr>
          <w:noProof/>
        </w:rPr>
        <w:t>[4]</w:t>
      </w:r>
      <w:r w:rsidR="00A56F66">
        <w:fldChar w:fldCharType="end"/>
      </w:r>
    </w:p>
    <w:p w14:paraId="0CCCD3CE" w14:textId="0566B523" w:rsidR="005E3A08" w:rsidRDefault="005E3A08" w:rsidP="005E3A08">
      <w:pPr>
        <w:pStyle w:val="ListParagraph"/>
        <w:numPr>
          <w:ilvl w:val="0"/>
          <w:numId w:val="10"/>
        </w:numPr>
      </w:pPr>
      <w:r w:rsidRPr="000C0BB1">
        <w:t>Assumptions</w:t>
      </w:r>
      <w:r>
        <w:t xml:space="preserve">: </w:t>
      </w:r>
      <w:r w:rsidR="002B77BF">
        <w:t>#3</w:t>
      </w:r>
      <w:r w:rsidR="003B3170">
        <w:t xml:space="preserve">, </w:t>
      </w:r>
      <w:r w:rsidR="00F905B1">
        <w:t>#5</w:t>
      </w:r>
      <w:r>
        <w:t xml:space="preserve"> </w:t>
      </w:r>
    </w:p>
    <w:p w14:paraId="4A175C50" w14:textId="77777777" w:rsidR="003509BA" w:rsidRDefault="003509BA" w:rsidP="003509BA">
      <w:pPr>
        <w:pStyle w:val="ListParagraph"/>
      </w:pPr>
    </w:p>
    <w:p w14:paraId="1323AAC2" w14:textId="31FAB75F" w:rsidR="006270BE" w:rsidRDefault="006270BE" w:rsidP="000A5C60">
      <w:pPr>
        <w:pStyle w:val="pk-heading2"/>
      </w:pPr>
      <w:r w:rsidRPr="005C6437">
        <w:t>Output: Emigration</w:t>
      </w:r>
    </w:p>
    <w:p w14:paraId="5A5AA087" w14:textId="763EE0DD" w:rsidR="006270BE" w:rsidRDefault="006270BE" w:rsidP="006270BE">
      <w:pPr>
        <w:pStyle w:val="ListParagraph"/>
        <w:numPr>
          <w:ilvl w:val="0"/>
          <w:numId w:val="10"/>
        </w:numPr>
      </w:pPr>
      <w:r w:rsidRPr="000C0BB1">
        <w:t xml:space="preserve">Description: </w:t>
      </w:r>
      <w:r w:rsidR="00055C9E">
        <w:t>A count of individuals who moved out of an MSA in a given year.</w:t>
      </w:r>
    </w:p>
    <w:p w14:paraId="61CD42E4" w14:textId="4E148062" w:rsidR="006270BE" w:rsidRPr="000C0BB1" w:rsidRDefault="006270BE" w:rsidP="006270BE">
      <w:pPr>
        <w:pStyle w:val="ListParagraph"/>
        <w:numPr>
          <w:ilvl w:val="0"/>
          <w:numId w:val="10"/>
        </w:numPr>
      </w:pPr>
      <w:r>
        <w:t xml:space="preserve">Source: </w:t>
      </w:r>
      <w:r w:rsidR="003D4D90">
        <w:fldChar w:fldCharType="begin"/>
      </w:r>
      <w:r w:rsidR="008078C1">
        <w:instrText xml:space="preserve"> ADDIN EN.CITE &lt;EndNote&gt;&lt;Cite&gt;&lt;Author&gt;United&lt;/Author&gt;&lt;IDText&gt;Metro-to-Metro Migration Flows&lt;/IDText&gt;&lt;DisplayText&gt;[3]&lt;/DisplayText&gt;&lt;record&gt;&lt;urls&gt;&lt;related-urls&gt;&lt;url&gt;https://www.census.gov/topics/population/migration/guidance/metro-to-metro-migration-flows.html&lt;/url&gt;&lt;/related-urls&gt;&lt;/urls&gt;&lt;titles&gt;&lt;title&gt;Metro-to-Metro Migration Flows&lt;/title&gt;&lt;/titles&gt;&lt;contributors&gt;&lt;authors&gt;&lt;author&gt;United States Census Bureau and   American Community Survey (ACS)&lt;/author&gt;&lt;/authors&gt;&lt;/contributors&gt;&lt;added-date format="utc"&gt;1746645898&lt;/added-date&gt;&lt;ref-type name="Dataset"&gt;59&lt;/ref-type&gt;&lt;rec-number&gt;592&lt;/rec-number&gt;&lt;last-updated-date format="utc"&gt;1746645990&lt;/last-updated-date&gt;&lt;/record&gt;&lt;/Cite&gt;&lt;/EndNote&gt;</w:instrText>
      </w:r>
      <w:r w:rsidR="003D4D90">
        <w:fldChar w:fldCharType="separate"/>
      </w:r>
      <w:r w:rsidR="008078C1">
        <w:rPr>
          <w:noProof/>
        </w:rPr>
        <w:t>[3]</w:t>
      </w:r>
      <w:r w:rsidR="003D4D90">
        <w:fldChar w:fldCharType="end"/>
      </w:r>
    </w:p>
    <w:p w14:paraId="1A8C1B98" w14:textId="4B8C7D1A" w:rsidR="006270BE" w:rsidRDefault="006270BE" w:rsidP="006270BE">
      <w:pPr>
        <w:pStyle w:val="ListParagraph"/>
        <w:numPr>
          <w:ilvl w:val="0"/>
          <w:numId w:val="10"/>
        </w:numPr>
      </w:pPr>
      <w:r w:rsidRPr="000C0BB1">
        <w:t>Assumptions</w:t>
      </w:r>
      <w:r>
        <w:t xml:space="preserve">: </w:t>
      </w:r>
      <w:r w:rsidR="00B44057">
        <w:t>#3, #5</w:t>
      </w:r>
    </w:p>
    <w:p w14:paraId="318D117B" w14:textId="77777777" w:rsidR="003509BA" w:rsidRDefault="003509BA" w:rsidP="003509BA">
      <w:pPr>
        <w:ind w:left="360"/>
      </w:pPr>
    </w:p>
    <w:p w14:paraId="572EBBD8" w14:textId="28ECBA9B" w:rsidR="003509BA" w:rsidRDefault="003509BA" w:rsidP="003509BA">
      <w:pPr>
        <w:pStyle w:val="Heading1"/>
      </w:pPr>
      <w:r>
        <w:lastRenderedPageBreak/>
        <w:t>Outcome category: Fertility data</w:t>
      </w:r>
    </w:p>
    <w:p w14:paraId="7F4848F4" w14:textId="77777777" w:rsidR="006270BE" w:rsidRDefault="006270BE" w:rsidP="003509BA"/>
    <w:p w14:paraId="6AEA3CA9" w14:textId="2C935690" w:rsidR="00042D8A" w:rsidRPr="005C6437" w:rsidRDefault="00042D8A" w:rsidP="000A5C60">
      <w:pPr>
        <w:pStyle w:val="pk-heading2"/>
        <w:numPr>
          <w:ilvl w:val="1"/>
          <w:numId w:val="7"/>
        </w:numPr>
      </w:pPr>
      <w:r w:rsidRPr="005C6437">
        <w:t xml:space="preserve">Output: Fertility Rate </w:t>
      </w:r>
    </w:p>
    <w:p w14:paraId="37261B07" w14:textId="77777777" w:rsidR="00042D8A" w:rsidRDefault="00042D8A" w:rsidP="000A5C60">
      <w:pPr>
        <w:pStyle w:val="pk-heading2"/>
      </w:pPr>
    </w:p>
    <w:p w14:paraId="4BE7AA4B" w14:textId="2D1C35A0" w:rsidR="00042D8A" w:rsidRDefault="00042D8A" w:rsidP="00042D8A">
      <w:pPr>
        <w:pStyle w:val="ListParagraph"/>
        <w:numPr>
          <w:ilvl w:val="0"/>
          <w:numId w:val="10"/>
        </w:numPr>
      </w:pPr>
      <w:r w:rsidRPr="000C0BB1">
        <w:t xml:space="preserve">Description: </w:t>
      </w:r>
      <w:r w:rsidR="00A307CE">
        <w:t>Number of births per 1,000 women of childbearing age (15-44).</w:t>
      </w:r>
    </w:p>
    <w:p w14:paraId="117CD56B" w14:textId="05A24171" w:rsidR="00042D8A" w:rsidRPr="000C0BB1" w:rsidRDefault="00042D8A" w:rsidP="00042D8A">
      <w:pPr>
        <w:pStyle w:val="ListParagraph"/>
        <w:numPr>
          <w:ilvl w:val="0"/>
          <w:numId w:val="10"/>
        </w:numPr>
      </w:pPr>
      <w:r>
        <w:t xml:space="preserve">Source: </w:t>
      </w:r>
      <w:r w:rsidR="00E21A6C">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07-2023, as compiled from data provided by the 57 vital statistics jurisdictions through the Vital Statistics Cooperative Program&lt;/IDText&gt;&lt;DisplayText&gt;[5]&lt;/DisplayText&gt;&lt;record&gt;&lt;urls&gt;&lt;related-urls&gt;&lt;url&gt;http://wonder.cdc.gov/natality-current.html&lt;/url&gt;&lt;/related-urls&gt;&lt;/urls&gt;&lt;titles&gt;&lt;title&gt;National Vital Statistics System, Natality on CDC WONDER Online Database. Data are from the Natality Records 2007-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2316&lt;/added-date&gt;&lt;ref-type name="Dataset"&gt;59&lt;/ref-type&gt;&lt;rec-number&gt;590&lt;/rec-number&gt;&lt;last-updated-date format="utc"&gt;1746642345&lt;/last-updated-date&gt;&lt;/record&gt;&lt;/Cite&gt;&lt;/EndNote&gt;</w:instrText>
      </w:r>
      <w:r w:rsidR="00E21A6C">
        <w:fldChar w:fldCharType="separate"/>
      </w:r>
      <w:r w:rsidR="008078C1">
        <w:rPr>
          <w:noProof/>
        </w:rPr>
        <w:t>[5]</w:t>
      </w:r>
      <w:r w:rsidR="00E21A6C">
        <w:fldChar w:fldCharType="end"/>
      </w:r>
    </w:p>
    <w:p w14:paraId="22757A8B" w14:textId="5E52A4A0" w:rsidR="00042D8A" w:rsidRDefault="00042D8A" w:rsidP="00042D8A">
      <w:pPr>
        <w:pStyle w:val="ListParagraph"/>
        <w:numPr>
          <w:ilvl w:val="0"/>
          <w:numId w:val="10"/>
        </w:numPr>
      </w:pPr>
      <w:r w:rsidRPr="000C0BB1">
        <w:t>Assumptions</w:t>
      </w:r>
      <w:r>
        <w:t>:</w:t>
      </w:r>
      <w:r w:rsidR="002E3528" w:rsidRPr="002E3528">
        <w:t xml:space="preserve"> </w:t>
      </w:r>
      <w:r w:rsidR="00A814E7">
        <w:t>Aggregated to MSA level by first aggregating the numerator (births numerator for fertility rate) and denominator (female population denominator for fertility rate) and then dividing to get the fertility rate calculation.</w:t>
      </w:r>
      <w:r w:rsidR="009F4586">
        <w:t xml:space="preserve">  </w:t>
      </w:r>
      <w:r w:rsidR="002E3528">
        <w:t>Calculated as (births/</w:t>
      </w:r>
      <w:proofErr w:type="spellStart"/>
      <w:r w:rsidR="002E3528">
        <w:t>female.population</w:t>
      </w:r>
      <w:proofErr w:type="spellEnd"/>
      <w:r w:rsidR="0066503E">
        <w:t xml:space="preserve"> aged 15-44</w:t>
      </w:r>
      <w:r w:rsidR="002E3528">
        <w:t>).  Removed ‘unidentified counties’ (counties with a population less than 100,000).</w:t>
      </w:r>
      <w:r w:rsidR="00612946">
        <w:t xml:space="preserve">  Combined Asian, Pacific Islander, and Native Hawaiian into one racial group so that CDC’s Bridged Race data could be </w:t>
      </w:r>
      <w:r w:rsidR="0043265D">
        <w:t>used along with Single Race data.</w:t>
      </w:r>
    </w:p>
    <w:p w14:paraId="07D24166" w14:textId="77777777" w:rsidR="002E3528" w:rsidRDefault="002E3528" w:rsidP="00AE567D">
      <w:pPr>
        <w:pStyle w:val="ListParagraph"/>
      </w:pPr>
    </w:p>
    <w:p w14:paraId="45E8E988" w14:textId="60FFA4A9" w:rsidR="00042D8A" w:rsidRPr="00EF7D1A" w:rsidRDefault="00042D8A" w:rsidP="000A5C60">
      <w:pPr>
        <w:pStyle w:val="pk-heading2"/>
        <w:numPr>
          <w:ilvl w:val="1"/>
          <w:numId w:val="7"/>
        </w:numPr>
      </w:pPr>
      <w:r w:rsidRPr="00EF7D1A">
        <w:t xml:space="preserve">Output: </w:t>
      </w:r>
      <w:r w:rsidR="00DA6406" w:rsidRPr="00EF7D1A">
        <w:t>Births Numerator for Fertility Rate</w:t>
      </w:r>
      <w:r w:rsidRPr="00EF7D1A">
        <w:t xml:space="preserve"> </w:t>
      </w:r>
    </w:p>
    <w:p w14:paraId="1353F0E2" w14:textId="77777777" w:rsidR="00042D8A" w:rsidRDefault="00042D8A" w:rsidP="000A5C60">
      <w:pPr>
        <w:pStyle w:val="pk-heading2"/>
      </w:pPr>
    </w:p>
    <w:p w14:paraId="164CC5DA" w14:textId="54374CAB" w:rsidR="00042D8A" w:rsidRDefault="00042D8A" w:rsidP="00042D8A">
      <w:pPr>
        <w:pStyle w:val="ListParagraph"/>
        <w:numPr>
          <w:ilvl w:val="0"/>
          <w:numId w:val="10"/>
        </w:numPr>
      </w:pPr>
      <w:r w:rsidRPr="000C0BB1">
        <w:t xml:space="preserve">Description: </w:t>
      </w:r>
      <w:r w:rsidR="00CB2763">
        <w:t xml:space="preserve">Count of live born infants. </w:t>
      </w:r>
    </w:p>
    <w:p w14:paraId="1A4EF512" w14:textId="0C2C4B8C" w:rsidR="00042D8A" w:rsidRPr="000C0BB1" w:rsidRDefault="00042D8A" w:rsidP="00042D8A">
      <w:pPr>
        <w:pStyle w:val="ListParagraph"/>
        <w:numPr>
          <w:ilvl w:val="0"/>
          <w:numId w:val="10"/>
        </w:numPr>
      </w:pPr>
      <w:r>
        <w:t xml:space="preserve">Source: </w:t>
      </w:r>
      <w:r w:rsidR="00FA6AA2">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07-2023, as compiled from data provided by the 57 vital statistics jurisdictions through the Vital Statistics Cooperative Program&lt;/IDText&gt;&lt;DisplayText&gt;[5]&lt;/DisplayText&gt;&lt;record&gt;&lt;urls&gt;&lt;related-urls&gt;&lt;url&gt;http://wonder.cdc.gov/natality-current.html&lt;/url&gt;&lt;/related-urls&gt;&lt;/urls&gt;&lt;titles&gt;&lt;title&gt;National Vital Statistics System, Natality on CDC WONDER Online Database. Data are from the Natality Records 2007-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2316&lt;/added-date&gt;&lt;ref-type name="Dataset"&gt;59&lt;/ref-type&gt;&lt;rec-number&gt;590&lt;/rec-number&gt;&lt;last-updated-date format="utc"&gt;1746642345&lt;/last-updated-date&gt;&lt;/record&gt;&lt;/Cite&gt;&lt;/EndNote&gt;</w:instrText>
      </w:r>
      <w:r w:rsidR="00FA6AA2">
        <w:fldChar w:fldCharType="separate"/>
      </w:r>
      <w:r w:rsidR="008078C1">
        <w:rPr>
          <w:noProof/>
        </w:rPr>
        <w:t>[5]</w:t>
      </w:r>
      <w:r w:rsidR="00FA6AA2">
        <w:fldChar w:fldCharType="end"/>
      </w:r>
    </w:p>
    <w:p w14:paraId="17B562F4" w14:textId="48224397" w:rsidR="008018EF" w:rsidRDefault="00042D8A" w:rsidP="008018EF">
      <w:pPr>
        <w:pStyle w:val="ListParagraph"/>
        <w:numPr>
          <w:ilvl w:val="0"/>
          <w:numId w:val="10"/>
        </w:numPr>
      </w:pPr>
      <w:r w:rsidRPr="000C0BB1">
        <w:t>Assumptions</w:t>
      </w:r>
      <w:r>
        <w:t xml:space="preserve">: </w:t>
      </w:r>
      <w:r w:rsidR="00AE567D">
        <w:t>#1</w:t>
      </w:r>
      <w:r w:rsidR="00472AF9">
        <w:t xml:space="preserve">, #2.  </w:t>
      </w:r>
      <w:r w:rsidR="004F7132">
        <w:t xml:space="preserve"> Removed ‘unidentified counties’ (counties with a population less than 100,000)</w:t>
      </w:r>
      <w:r w:rsidR="00494F77">
        <w:t xml:space="preserve">.  </w:t>
      </w:r>
      <w:r w:rsidR="008018EF">
        <w:t>Combined Asian, Pacific Islander, and Native Hawaiian into one racial group so that CDC’s Bridged Race data could be used along with Single Race data.</w:t>
      </w:r>
    </w:p>
    <w:p w14:paraId="621C61D8" w14:textId="24A1EC34" w:rsidR="00042D8A" w:rsidRDefault="00042D8A" w:rsidP="00E25A9E">
      <w:pPr>
        <w:pStyle w:val="ListParagraph"/>
      </w:pPr>
    </w:p>
    <w:p w14:paraId="22F25663" w14:textId="77777777" w:rsidR="00042D8A" w:rsidRDefault="00042D8A" w:rsidP="00042D8A"/>
    <w:p w14:paraId="18A407A6" w14:textId="61A31434" w:rsidR="00DA6406" w:rsidRPr="00EF7D1A" w:rsidRDefault="00DA6406" w:rsidP="000A5C60">
      <w:pPr>
        <w:pStyle w:val="pk-heading2"/>
        <w:numPr>
          <w:ilvl w:val="1"/>
          <w:numId w:val="7"/>
        </w:numPr>
      </w:pPr>
      <w:r w:rsidRPr="00EF7D1A">
        <w:t xml:space="preserve">Output: </w:t>
      </w:r>
      <w:r w:rsidR="00DE2E9B" w:rsidRPr="00EF7D1A">
        <w:t>Female Population Denominator for Fertility Rate</w:t>
      </w:r>
      <w:r w:rsidRPr="00EF7D1A">
        <w:t xml:space="preserve"> </w:t>
      </w:r>
    </w:p>
    <w:p w14:paraId="67C61A82" w14:textId="77777777" w:rsidR="00DA6406" w:rsidRDefault="00DA6406" w:rsidP="000A5C60">
      <w:pPr>
        <w:pStyle w:val="pk-heading2"/>
      </w:pPr>
    </w:p>
    <w:p w14:paraId="35F3D7B3" w14:textId="62FBC8B5" w:rsidR="00DA6406" w:rsidRDefault="00DA6406" w:rsidP="00DA6406">
      <w:pPr>
        <w:pStyle w:val="ListParagraph"/>
        <w:numPr>
          <w:ilvl w:val="0"/>
          <w:numId w:val="10"/>
        </w:numPr>
      </w:pPr>
      <w:r w:rsidRPr="000C0BB1">
        <w:t xml:space="preserve">Description: </w:t>
      </w:r>
      <w:r w:rsidR="000D6DAA">
        <w:t>Count of women in fertile window, ages 15-44.</w:t>
      </w:r>
    </w:p>
    <w:p w14:paraId="66A6CC23" w14:textId="13126AAF" w:rsidR="00DA6406" w:rsidRPr="000C0BB1" w:rsidRDefault="00DA6406" w:rsidP="00DA6406">
      <w:pPr>
        <w:pStyle w:val="ListParagraph"/>
        <w:numPr>
          <w:ilvl w:val="0"/>
          <w:numId w:val="10"/>
        </w:numPr>
      </w:pPr>
      <w:r>
        <w:t xml:space="preserve">Source: </w:t>
      </w:r>
      <w:r w:rsidR="00011218">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07-2023, as compiled from data provided by the 57 vital statistics jurisdictions through the Vital Statistics Cooperative Program&lt;/IDText&gt;&lt;DisplayText&gt;[5]&lt;/DisplayText&gt;&lt;record&gt;&lt;urls&gt;&lt;related-urls&gt;&lt;url&gt;http://wonder.cdc.gov/natality-current.html&lt;/url&gt;&lt;/related-urls&gt;&lt;/urls&gt;&lt;titles&gt;&lt;title&gt;National Vital Statistics System, Natality on CDC WONDER Online Database. Data are from the Natality Records 2007-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2316&lt;/added-date&gt;&lt;ref-type name="Dataset"&gt;59&lt;/ref-type&gt;&lt;rec-number&gt;590&lt;/rec-number&gt;&lt;last-updated-date format="utc"&gt;1746642345&lt;/last-updated-date&gt;&lt;/record&gt;&lt;/Cite&gt;&lt;/EndNote&gt;</w:instrText>
      </w:r>
      <w:r w:rsidR="00011218">
        <w:fldChar w:fldCharType="separate"/>
      </w:r>
      <w:r w:rsidR="008078C1">
        <w:rPr>
          <w:noProof/>
        </w:rPr>
        <w:t>[5]</w:t>
      </w:r>
      <w:r w:rsidR="00011218">
        <w:fldChar w:fldCharType="end"/>
      </w:r>
    </w:p>
    <w:p w14:paraId="2F742E93" w14:textId="329E7F40" w:rsidR="000229DC" w:rsidRDefault="00DA6406" w:rsidP="000229DC">
      <w:pPr>
        <w:pStyle w:val="ListParagraph"/>
        <w:numPr>
          <w:ilvl w:val="0"/>
          <w:numId w:val="10"/>
        </w:numPr>
      </w:pPr>
      <w:r w:rsidRPr="000C0BB1">
        <w:t>Assumptions</w:t>
      </w:r>
      <w:r>
        <w:t xml:space="preserve">: </w:t>
      </w:r>
      <w:r w:rsidR="00472AF9">
        <w:t xml:space="preserve">#1, #2. </w:t>
      </w:r>
      <w:r w:rsidR="005F0C18">
        <w:t xml:space="preserve"> </w:t>
      </w:r>
      <w:r w:rsidR="000229DC">
        <w:t>Removed ‘unidentified counties’ (counties with a population less than 100,000).  Combined Asian, Pacific Islander, and Native Hawaiian into one racial group so that CDC’s Bridged Race data could be used along with Single Race data.</w:t>
      </w:r>
      <w:r w:rsidR="00CC0F49">
        <w:t xml:space="preserve">  Used the ‘Completeness Female Population Denominator for Fertility Rate’ variable to assess that at least 80% of the population of the MSA was represented by the available data.</w:t>
      </w:r>
    </w:p>
    <w:p w14:paraId="27F239F3" w14:textId="172B93F3" w:rsidR="00DA6406" w:rsidRDefault="00DA6406" w:rsidP="00E25A9E">
      <w:pPr>
        <w:pStyle w:val="ListParagraph"/>
      </w:pPr>
    </w:p>
    <w:p w14:paraId="569337A8" w14:textId="77777777" w:rsidR="006727D5" w:rsidRPr="00F620D2" w:rsidRDefault="006727D5" w:rsidP="000A5C60">
      <w:pPr>
        <w:pStyle w:val="pk-heading2"/>
        <w:numPr>
          <w:ilvl w:val="1"/>
          <w:numId w:val="7"/>
        </w:numPr>
      </w:pPr>
      <w:r w:rsidRPr="00F620D2">
        <w:t>Output: Completeness Female Population Denominator for Fertility Rate</w:t>
      </w:r>
    </w:p>
    <w:p w14:paraId="68CB15E0" w14:textId="77777777" w:rsidR="006727D5" w:rsidRDefault="006727D5" w:rsidP="000A5C60">
      <w:pPr>
        <w:pStyle w:val="pk-heading2"/>
      </w:pPr>
    </w:p>
    <w:p w14:paraId="52131727" w14:textId="50F5ABD4" w:rsidR="006727D5" w:rsidRDefault="006727D5" w:rsidP="006727D5">
      <w:pPr>
        <w:pStyle w:val="ListParagraph"/>
        <w:numPr>
          <w:ilvl w:val="0"/>
          <w:numId w:val="10"/>
        </w:numPr>
      </w:pPr>
      <w:r w:rsidRPr="000C0BB1">
        <w:t xml:space="preserve">Description: </w:t>
      </w:r>
      <w:r w:rsidR="00CC3DCD">
        <w:t>A variable used to assess if there is adequate data available to justify aggregating female population data from county level to MSA level.</w:t>
      </w:r>
    </w:p>
    <w:p w14:paraId="416C18C5" w14:textId="229993C7" w:rsidR="006727D5" w:rsidRPr="000C0BB1" w:rsidRDefault="006727D5" w:rsidP="006727D5">
      <w:pPr>
        <w:pStyle w:val="ListParagraph"/>
        <w:numPr>
          <w:ilvl w:val="0"/>
          <w:numId w:val="10"/>
        </w:numPr>
      </w:pPr>
      <w:r>
        <w:t xml:space="preserve">Source: </w:t>
      </w:r>
      <w:r w:rsidR="00975E4F">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07-2023, as compiled from data provided by the 57 vital statistics jurisdictions through the Vital Statistics Cooperative Program&lt;/IDText&gt;&lt;DisplayText&gt;[5]&lt;/DisplayText&gt;&lt;record&gt;&lt;urls&gt;&lt;related-urls&gt;&lt;url&gt;http://wonder.cdc.gov/natality-current.html&lt;/url&gt;&lt;/related-urls&gt;&lt;/urls&gt;&lt;titles&gt;&lt;title&gt;National Vital Statistics System, Natality on CDC WONDER Online Database. Data are from the Natality Records 2007-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2316&lt;/added-date&gt;&lt;ref-type name="Dataset"&gt;59&lt;/ref-type&gt;&lt;rec-number&gt;590&lt;/rec-number&gt;&lt;last-updated-date format="utc"&gt;1746642345&lt;/last-updated-date&gt;&lt;/record&gt;&lt;/Cite&gt;&lt;/EndNote&gt;</w:instrText>
      </w:r>
      <w:r w:rsidR="00975E4F">
        <w:fldChar w:fldCharType="separate"/>
      </w:r>
      <w:r w:rsidR="008078C1">
        <w:rPr>
          <w:noProof/>
        </w:rPr>
        <w:t>[5]</w:t>
      </w:r>
      <w:r w:rsidR="00975E4F">
        <w:fldChar w:fldCharType="end"/>
      </w:r>
    </w:p>
    <w:p w14:paraId="6AFF2318" w14:textId="4077B6B8" w:rsidR="006727D5" w:rsidRDefault="006727D5" w:rsidP="006727D5">
      <w:pPr>
        <w:pStyle w:val="ListParagraph"/>
        <w:numPr>
          <w:ilvl w:val="0"/>
          <w:numId w:val="10"/>
        </w:numPr>
      </w:pPr>
      <w:r w:rsidRPr="000C0BB1">
        <w:t>Assumptions</w:t>
      </w:r>
      <w:r>
        <w:t xml:space="preserve">: </w:t>
      </w:r>
      <w:r w:rsidR="004323E5">
        <w:t>Calculation is (Total Summed County Population for Counties that have Female Population Data/Total Population of the MSA)</w:t>
      </w:r>
    </w:p>
    <w:p w14:paraId="4070019A" w14:textId="77777777" w:rsidR="006727D5" w:rsidRDefault="006727D5" w:rsidP="00E25A9E">
      <w:pPr>
        <w:pStyle w:val="ListParagraph"/>
      </w:pPr>
    </w:p>
    <w:p w14:paraId="07AE8880" w14:textId="2E438DA0" w:rsidR="000C0BB1" w:rsidRDefault="000C0BB1" w:rsidP="000C0BB1"/>
    <w:p w14:paraId="4DB979C1" w14:textId="05894364" w:rsidR="000F4480" w:rsidRPr="00F620D2" w:rsidRDefault="000F4480" w:rsidP="000A5C60">
      <w:pPr>
        <w:pStyle w:val="pk-heading2"/>
        <w:numPr>
          <w:ilvl w:val="1"/>
          <w:numId w:val="7"/>
        </w:numPr>
      </w:pPr>
      <w:r w:rsidRPr="00F620D2">
        <w:t xml:space="preserve">Output: </w:t>
      </w:r>
      <w:r w:rsidR="00930FD3" w:rsidRPr="00F620D2">
        <w:t xml:space="preserve">No Prenatal Care; Prenatal Care Initiation First Trimester; Prenatal Care Initiation Second Trimester; Prenatal Care Initiation Third Trimester </w:t>
      </w:r>
    </w:p>
    <w:p w14:paraId="5F80B029" w14:textId="77777777" w:rsidR="000F4480" w:rsidRDefault="000F4480" w:rsidP="000A5C60">
      <w:pPr>
        <w:pStyle w:val="pk-heading2"/>
      </w:pPr>
    </w:p>
    <w:p w14:paraId="66F306EF" w14:textId="6B65C8E2" w:rsidR="000F4480" w:rsidRDefault="000F4480" w:rsidP="000F4480">
      <w:pPr>
        <w:pStyle w:val="ListParagraph"/>
        <w:numPr>
          <w:ilvl w:val="0"/>
          <w:numId w:val="10"/>
        </w:numPr>
      </w:pPr>
      <w:r w:rsidRPr="000C0BB1">
        <w:t xml:space="preserve">Description: </w:t>
      </w:r>
      <w:r w:rsidR="000B5349">
        <w:t>Proportion of women ages 15-44 who initiated prenatal care in various trimesters of their pregnancy (first, second, third, or not at all).</w:t>
      </w:r>
    </w:p>
    <w:p w14:paraId="145DEA33" w14:textId="25A194A0" w:rsidR="000F4480" w:rsidRPr="000C0BB1" w:rsidRDefault="000F4480" w:rsidP="000F4480">
      <w:pPr>
        <w:pStyle w:val="ListParagraph"/>
        <w:numPr>
          <w:ilvl w:val="0"/>
          <w:numId w:val="10"/>
        </w:numPr>
      </w:pPr>
      <w:r>
        <w:t xml:space="preserve">Source: </w:t>
      </w:r>
      <w:r w:rsidR="00942A83">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16-2023, as compiled from data provided by the 57 vital statistics jurisdictions through the Vital Statistics Cooperative Program&lt;/IDText&gt;&lt;DisplayText&gt;[6]&lt;/DisplayText&gt;&lt;record&gt;&lt;urls&gt;&lt;related-urls&gt;&lt;url&gt;http://wonder.cdc.gov/natality-expanded-current.html&lt;/url&gt;&lt;/related-urls&gt;&lt;/urls&gt;&lt;titles&gt;&lt;title&gt;National Vital Statistics System, Natality on CDC WONDER Online Database. Data are from the Natality Records 2016-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4220&lt;/added-date&gt;&lt;ref-type name="Dataset"&gt;59&lt;/ref-type&gt;&lt;rec-number&gt;591&lt;/rec-number&gt;&lt;last-updated-date format="utc"&gt;1746644240&lt;/last-updated-date&gt;&lt;/record&gt;&lt;/Cite&gt;&lt;/EndNote&gt;</w:instrText>
      </w:r>
      <w:r w:rsidR="00942A83">
        <w:fldChar w:fldCharType="separate"/>
      </w:r>
      <w:r w:rsidR="008078C1">
        <w:rPr>
          <w:noProof/>
        </w:rPr>
        <w:t>[6]</w:t>
      </w:r>
      <w:r w:rsidR="00942A83">
        <w:fldChar w:fldCharType="end"/>
      </w:r>
    </w:p>
    <w:p w14:paraId="71EE652A" w14:textId="281CD3BE" w:rsidR="000F4480" w:rsidRDefault="000F4480" w:rsidP="000F4480">
      <w:pPr>
        <w:pStyle w:val="ListParagraph"/>
        <w:numPr>
          <w:ilvl w:val="0"/>
          <w:numId w:val="10"/>
        </w:numPr>
      </w:pPr>
      <w:r w:rsidRPr="000C0BB1">
        <w:lastRenderedPageBreak/>
        <w:t>Assumptions</w:t>
      </w:r>
      <w:r>
        <w:t xml:space="preserve">: </w:t>
      </w:r>
      <w:r w:rsidR="0040774D">
        <w:t xml:space="preserve">#1, #2.  </w:t>
      </w:r>
      <w:r w:rsidR="00EC1DE5">
        <w:t xml:space="preserve">Removed unknown or not reported data points.  Only included women ages 15-44.  </w:t>
      </w:r>
      <w:r w:rsidR="0050554D">
        <w:t xml:space="preserve">Used the ‘Completeness </w:t>
      </w:r>
      <w:r w:rsidR="0047447B">
        <w:t>Prenatal Care Initiation First Trimest</w:t>
      </w:r>
      <w:r w:rsidR="00EB6C1E">
        <w:t xml:space="preserve">er’ variable to assess that at least 80% of the population of the MSA was represented by the available data.   </w:t>
      </w:r>
      <w:r w:rsidR="007F1E61">
        <w:t xml:space="preserve">Calculated as (count of </w:t>
      </w:r>
      <w:r w:rsidR="00225B4D">
        <w:t>women who initiated care in a given trimester / births that year).</w:t>
      </w:r>
    </w:p>
    <w:p w14:paraId="337DFD3F" w14:textId="77777777" w:rsidR="005014F0" w:rsidRDefault="005014F0" w:rsidP="000C0BB1"/>
    <w:p w14:paraId="5D4E7267" w14:textId="0E895D1B" w:rsidR="00287DA3" w:rsidRPr="000E57E9" w:rsidRDefault="00287DA3" w:rsidP="000A5C60">
      <w:pPr>
        <w:pStyle w:val="pk-heading2"/>
        <w:numPr>
          <w:ilvl w:val="1"/>
          <w:numId w:val="7"/>
        </w:numPr>
      </w:pPr>
      <w:r w:rsidRPr="000E57E9">
        <w:t xml:space="preserve">Output: Completeness Prenatal Care Initiation First Trimester </w:t>
      </w:r>
    </w:p>
    <w:p w14:paraId="2587B761" w14:textId="77777777" w:rsidR="00287DA3" w:rsidRDefault="00287DA3" w:rsidP="000A5C60">
      <w:pPr>
        <w:pStyle w:val="pk-heading2"/>
      </w:pPr>
    </w:p>
    <w:p w14:paraId="6292D589" w14:textId="46B1A817" w:rsidR="00287DA3" w:rsidRDefault="00287DA3" w:rsidP="00287DA3">
      <w:pPr>
        <w:pStyle w:val="ListParagraph"/>
        <w:numPr>
          <w:ilvl w:val="0"/>
          <w:numId w:val="10"/>
        </w:numPr>
      </w:pPr>
      <w:r w:rsidRPr="000C0BB1">
        <w:t xml:space="preserve">Description: </w:t>
      </w:r>
      <w:r w:rsidR="00576E15">
        <w:t xml:space="preserve">A variable used to assess if there is adequate data available to justify aggregating prenatal care data from county level to MSA level.  </w:t>
      </w:r>
    </w:p>
    <w:p w14:paraId="3616C5AE" w14:textId="18C3F80B" w:rsidR="00287DA3" w:rsidRPr="000C0BB1" w:rsidRDefault="00287DA3" w:rsidP="00287DA3">
      <w:pPr>
        <w:pStyle w:val="ListParagraph"/>
        <w:numPr>
          <w:ilvl w:val="0"/>
          <w:numId w:val="10"/>
        </w:numPr>
      </w:pPr>
      <w:r>
        <w:t xml:space="preserve">Source: </w:t>
      </w:r>
      <w:r w:rsidR="00975E4F">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16-2023, as compiled from data provided by the 57 vital statistics jurisdictions through the Vital Statistics Cooperative Program&lt;/IDText&gt;&lt;DisplayText&gt;[6]&lt;/DisplayText&gt;&lt;record&gt;&lt;urls&gt;&lt;related-urls&gt;&lt;url&gt;http://wonder.cdc.gov/natality-expanded-current.html&lt;/url&gt;&lt;/related-urls&gt;&lt;/urls&gt;&lt;titles&gt;&lt;title&gt;National Vital Statistics System, Natality on CDC WONDER Online Database. Data are from the Natality Records 2016-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4220&lt;/added-date&gt;&lt;ref-type name="Dataset"&gt;59&lt;/ref-type&gt;&lt;rec-number&gt;591&lt;/rec-number&gt;&lt;last-updated-date format="utc"&gt;1746644240&lt;/last-updated-date&gt;&lt;/record&gt;&lt;/Cite&gt;&lt;/EndNote&gt;</w:instrText>
      </w:r>
      <w:r w:rsidR="00975E4F">
        <w:fldChar w:fldCharType="separate"/>
      </w:r>
      <w:r w:rsidR="008078C1">
        <w:rPr>
          <w:noProof/>
        </w:rPr>
        <w:t>[6]</w:t>
      </w:r>
      <w:r w:rsidR="00975E4F">
        <w:fldChar w:fldCharType="end"/>
      </w:r>
    </w:p>
    <w:p w14:paraId="22AA870B" w14:textId="45728AFC" w:rsidR="00287DA3" w:rsidRDefault="00287DA3" w:rsidP="00287DA3">
      <w:pPr>
        <w:pStyle w:val="ListParagraph"/>
        <w:numPr>
          <w:ilvl w:val="0"/>
          <w:numId w:val="10"/>
        </w:numPr>
      </w:pPr>
      <w:r w:rsidRPr="000C0BB1">
        <w:t>Assumptions</w:t>
      </w:r>
      <w:r>
        <w:t xml:space="preserve">: </w:t>
      </w:r>
      <w:r w:rsidR="006A74AC">
        <w:t>Calculation is (</w:t>
      </w:r>
      <w:r w:rsidR="00D71FCB">
        <w:t xml:space="preserve">Total Summed County Population for Counties that have </w:t>
      </w:r>
      <w:r w:rsidR="00576E15">
        <w:t>Prenatal</w:t>
      </w:r>
      <w:r w:rsidR="00D71FCB">
        <w:t xml:space="preserve"> Care Data</w:t>
      </w:r>
      <w:r w:rsidR="006A74AC">
        <w:t>/Total Population of the MSA)</w:t>
      </w:r>
      <w:r>
        <w:t xml:space="preserve"> </w:t>
      </w:r>
    </w:p>
    <w:p w14:paraId="56E9AAE8" w14:textId="77777777" w:rsidR="00287DA3" w:rsidRDefault="00287DA3" w:rsidP="000C0BB1"/>
    <w:p w14:paraId="1D9C6FAF" w14:textId="47BBFE9B" w:rsidR="00055F41" w:rsidRDefault="00055F41" w:rsidP="00055F41">
      <w:pPr>
        <w:pStyle w:val="Heading1"/>
      </w:pPr>
      <w:r>
        <w:t xml:space="preserve">Outcome category: </w:t>
      </w:r>
      <w:r w:rsidR="00BC27FF">
        <w:t>HIV Data</w:t>
      </w:r>
    </w:p>
    <w:p w14:paraId="72B3450D" w14:textId="77777777" w:rsidR="00BC27FF" w:rsidRPr="00BC27FF" w:rsidRDefault="00BC27FF" w:rsidP="00BC27FF"/>
    <w:p w14:paraId="6CFC6422" w14:textId="7123627C" w:rsidR="00BC27FF" w:rsidRPr="0042055F" w:rsidRDefault="00BC27FF" w:rsidP="000A5C60">
      <w:pPr>
        <w:pStyle w:val="pk-heading2"/>
        <w:numPr>
          <w:ilvl w:val="1"/>
          <w:numId w:val="7"/>
        </w:numPr>
      </w:pPr>
      <w:r w:rsidRPr="0042055F">
        <w:t xml:space="preserve">Output: </w:t>
      </w:r>
      <w:r w:rsidR="003435C2" w:rsidRPr="0042055F">
        <w:t>HIV Diagnoses</w:t>
      </w:r>
      <w:r w:rsidRPr="0042055F">
        <w:t xml:space="preserve"> </w:t>
      </w:r>
    </w:p>
    <w:p w14:paraId="299A6510" w14:textId="77777777" w:rsidR="00BC27FF" w:rsidRDefault="00BC27FF" w:rsidP="000A5C60">
      <w:pPr>
        <w:pStyle w:val="pk-heading2"/>
      </w:pPr>
    </w:p>
    <w:p w14:paraId="2323E244" w14:textId="62F2A9B7" w:rsidR="00BC27FF" w:rsidRDefault="00BC27FF" w:rsidP="00BC27FF">
      <w:pPr>
        <w:pStyle w:val="ListParagraph"/>
        <w:numPr>
          <w:ilvl w:val="0"/>
          <w:numId w:val="10"/>
        </w:numPr>
      </w:pPr>
      <w:r w:rsidRPr="000C0BB1">
        <w:t xml:space="preserve">Description: </w:t>
      </w:r>
      <w:r w:rsidR="000717D4">
        <w:t>HIV Diagnoses</w:t>
      </w:r>
      <w:r w:rsidR="00487DE6">
        <w:t xml:space="preserve"> refer to the number of HIV infections confirmed by laboratory or clinical evidence in the calendar year.</w:t>
      </w:r>
    </w:p>
    <w:p w14:paraId="32AC212C" w14:textId="52D42C9E" w:rsidR="00BC27FF" w:rsidRPr="000C0BB1" w:rsidRDefault="00BC27FF" w:rsidP="00BC27FF">
      <w:pPr>
        <w:pStyle w:val="ListParagraph"/>
        <w:numPr>
          <w:ilvl w:val="0"/>
          <w:numId w:val="10"/>
        </w:numPr>
      </w:pPr>
      <w:r>
        <w:t xml:space="preserve">Source: </w:t>
      </w:r>
      <w:r w:rsidR="007D66DA">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7D66DA">
        <w:fldChar w:fldCharType="separate"/>
      </w:r>
      <w:r w:rsidR="008078C1">
        <w:rPr>
          <w:noProof/>
        </w:rPr>
        <w:t>[7]</w:t>
      </w:r>
      <w:r w:rsidR="007D66DA">
        <w:fldChar w:fldCharType="end"/>
      </w:r>
    </w:p>
    <w:p w14:paraId="10815FFE" w14:textId="3BA38487" w:rsidR="00BC27FF" w:rsidRDefault="00BC27FF" w:rsidP="00BC27FF">
      <w:pPr>
        <w:pStyle w:val="ListParagraph"/>
        <w:numPr>
          <w:ilvl w:val="0"/>
          <w:numId w:val="10"/>
        </w:numPr>
      </w:pPr>
      <w:r w:rsidRPr="000C0BB1">
        <w:t>Assumptions</w:t>
      </w:r>
      <w:r>
        <w:t xml:space="preserve">: </w:t>
      </w:r>
      <w:r w:rsidR="00087A16">
        <w:t>#1</w:t>
      </w:r>
      <w:r>
        <w:t xml:space="preserve"> </w:t>
      </w:r>
    </w:p>
    <w:p w14:paraId="26D0CDE1" w14:textId="77777777" w:rsidR="00AA6D5F" w:rsidRDefault="00AA6D5F" w:rsidP="00AA6D5F"/>
    <w:p w14:paraId="47236059" w14:textId="75455DC1" w:rsidR="00AA6D5F" w:rsidRPr="0042055F" w:rsidRDefault="00AA6D5F" w:rsidP="000A5C60">
      <w:pPr>
        <w:pStyle w:val="pk-heading2"/>
        <w:numPr>
          <w:ilvl w:val="1"/>
          <w:numId w:val="7"/>
        </w:numPr>
      </w:pPr>
      <w:r w:rsidRPr="0042055F">
        <w:t xml:space="preserve">Output: </w:t>
      </w:r>
      <w:r w:rsidR="00A2035D" w:rsidRPr="0042055F">
        <w:t>HIV Diagnosed Prevalence</w:t>
      </w:r>
      <w:r w:rsidRPr="0042055F">
        <w:t xml:space="preserve"> </w:t>
      </w:r>
    </w:p>
    <w:p w14:paraId="333404C8" w14:textId="77777777" w:rsidR="00AA6D5F" w:rsidRDefault="00AA6D5F" w:rsidP="000A5C60">
      <w:pPr>
        <w:pStyle w:val="pk-heading2"/>
      </w:pPr>
    </w:p>
    <w:p w14:paraId="6DA84D50" w14:textId="442241A9" w:rsidR="00AA6D5F" w:rsidRDefault="00AA6D5F" w:rsidP="00AA6D5F">
      <w:pPr>
        <w:pStyle w:val="ListParagraph"/>
        <w:numPr>
          <w:ilvl w:val="0"/>
          <w:numId w:val="10"/>
        </w:numPr>
      </w:pPr>
      <w:r w:rsidRPr="000C0BB1">
        <w:t xml:space="preserve">Description: </w:t>
      </w:r>
      <w:r w:rsidR="00590FE5">
        <w:t>This is a count of individuals who are living with HIV.  This prevalence value is based only off of people who have HIV who know that they have HIV.</w:t>
      </w:r>
    </w:p>
    <w:p w14:paraId="6CAADC0A" w14:textId="2A6C44DC" w:rsidR="00AA6D5F" w:rsidRPr="000C0BB1" w:rsidRDefault="00AA6D5F" w:rsidP="00AA6D5F">
      <w:pPr>
        <w:pStyle w:val="ListParagraph"/>
        <w:numPr>
          <w:ilvl w:val="0"/>
          <w:numId w:val="10"/>
        </w:numPr>
      </w:pPr>
      <w:r>
        <w:t xml:space="preserve">Source: </w:t>
      </w:r>
      <w:r w:rsidR="009B29CE">
        <w:fldChar w:fldCharType="begin"/>
      </w:r>
      <w:r w:rsidR="009B29CE">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9B29CE">
        <w:fldChar w:fldCharType="separate"/>
      </w:r>
      <w:r w:rsidR="009B29CE">
        <w:rPr>
          <w:noProof/>
        </w:rPr>
        <w:t>[7]</w:t>
      </w:r>
      <w:r w:rsidR="009B29CE">
        <w:fldChar w:fldCharType="end"/>
      </w:r>
    </w:p>
    <w:p w14:paraId="71C84DB6" w14:textId="14455561" w:rsidR="00AA6D5F" w:rsidRDefault="00AA6D5F" w:rsidP="00AA6D5F">
      <w:pPr>
        <w:pStyle w:val="ListParagraph"/>
        <w:numPr>
          <w:ilvl w:val="0"/>
          <w:numId w:val="10"/>
        </w:numPr>
      </w:pPr>
      <w:r w:rsidRPr="000C0BB1">
        <w:t>Assumptions</w:t>
      </w:r>
      <w:r>
        <w:t xml:space="preserve">: </w:t>
      </w:r>
      <w:r w:rsidR="0059221A">
        <w:t>#1</w:t>
      </w:r>
      <w:r>
        <w:t xml:space="preserve"> </w:t>
      </w:r>
    </w:p>
    <w:p w14:paraId="6ED586A6" w14:textId="77777777" w:rsidR="00A2035D" w:rsidRDefault="00A2035D" w:rsidP="00A2035D">
      <w:pPr>
        <w:pStyle w:val="ListParagraph"/>
      </w:pPr>
    </w:p>
    <w:p w14:paraId="0FC234D5" w14:textId="5015FAF3" w:rsidR="00A2035D" w:rsidRPr="00215461" w:rsidRDefault="00A2035D" w:rsidP="000A5C60">
      <w:pPr>
        <w:pStyle w:val="pk-heading2"/>
        <w:numPr>
          <w:ilvl w:val="1"/>
          <w:numId w:val="7"/>
        </w:numPr>
      </w:pPr>
      <w:r w:rsidRPr="00215461">
        <w:t xml:space="preserve">Output: HIV Total Prevalence </w:t>
      </w:r>
    </w:p>
    <w:p w14:paraId="287199EF" w14:textId="77777777" w:rsidR="00A2035D" w:rsidRDefault="00A2035D" w:rsidP="000A5C60">
      <w:pPr>
        <w:pStyle w:val="pk-heading2"/>
      </w:pPr>
    </w:p>
    <w:p w14:paraId="292B3566" w14:textId="43F467DB" w:rsidR="00A2035D" w:rsidRDefault="00A2035D" w:rsidP="00A2035D">
      <w:pPr>
        <w:pStyle w:val="ListParagraph"/>
        <w:numPr>
          <w:ilvl w:val="0"/>
          <w:numId w:val="10"/>
        </w:numPr>
      </w:pPr>
      <w:r w:rsidRPr="000C0BB1">
        <w:t xml:space="preserve">Description: </w:t>
      </w:r>
      <w:r w:rsidR="00B905A8">
        <w:t>This value is an estimation of every</w:t>
      </w:r>
      <w:r w:rsidR="00641DFD">
        <w:t xml:space="preserve"> individual who has HIV (whether they are aware of their status or not).</w:t>
      </w:r>
    </w:p>
    <w:p w14:paraId="79AC6025" w14:textId="6267E8FF" w:rsidR="00A2035D" w:rsidRPr="000C0BB1" w:rsidRDefault="00A2035D" w:rsidP="00A2035D">
      <w:pPr>
        <w:pStyle w:val="ListParagraph"/>
        <w:numPr>
          <w:ilvl w:val="0"/>
          <w:numId w:val="10"/>
        </w:numPr>
      </w:pPr>
      <w:r>
        <w:t xml:space="preserve">Source: </w:t>
      </w:r>
      <w:r w:rsidR="00EC3926">
        <w:fldChar w:fldCharType="begin"/>
      </w:r>
      <w:r w:rsidR="00EC3926">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EC3926">
        <w:fldChar w:fldCharType="separate"/>
      </w:r>
      <w:r w:rsidR="00EC3926">
        <w:rPr>
          <w:noProof/>
        </w:rPr>
        <w:t>[7]</w:t>
      </w:r>
      <w:r w:rsidR="00EC3926">
        <w:fldChar w:fldCharType="end"/>
      </w:r>
    </w:p>
    <w:p w14:paraId="21F814A3" w14:textId="4CB814F7" w:rsidR="00357239" w:rsidRDefault="00A2035D" w:rsidP="00071354">
      <w:pPr>
        <w:pStyle w:val="ListParagraph"/>
        <w:numPr>
          <w:ilvl w:val="0"/>
          <w:numId w:val="10"/>
        </w:numPr>
      </w:pPr>
      <w:r w:rsidRPr="000C0BB1">
        <w:t>Assumptions</w:t>
      </w:r>
      <w:r>
        <w:t xml:space="preserve">: </w:t>
      </w:r>
      <w:r w:rsidR="00215461">
        <w:t>none</w:t>
      </w:r>
    </w:p>
    <w:p w14:paraId="7A34AE0E" w14:textId="77777777" w:rsidR="005B27A1" w:rsidRDefault="005B27A1" w:rsidP="00590FE5">
      <w:pPr>
        <w:pStyle w:val="ListParagraph"/>
      </w:pPr>
    </w:p>
    <w:p w14:paraId="0171B799" w14:textId="160C454A" w:rsidR="00357239" w:rsidRDefault="00357239" w:rsidP="000A5C60">
      <w:pPr>
        <w:pStyle w:val="pk-heading2"/>
        <w:numPr>
          <w:ilvl w:val="1"/>
          <w:numId w:val="7"/>
        </w:numPr>
      </w:pPr>
      <w:r>
        <w:t xml:space="preserve">Output: </w:t>
      </w:r>
      <w:r w:rsidRPr="00215461">
        <w:t>PrEP</w:t>
      </w:r>
      <w:r>
        <w:t xml:space="preserve"> </w:t>
      </w:r>
    </w:p>
    <w:p w14:paraId="029D20C8" w14:textId="77777777" w:rsidR="00357239" w:rsidRDefault="00357239" w:rsidP="000A5C60">
      <w:pPr>
        <w:pStyle w:val="pk-heading2"/>
      </w:pPr>
    </w:p>
    <w:p w14:paraId="60FF54F9" w14:textId="6D0B2DC5" w:rsidR="00357239" w:rsidRDefault="00357239" w:rsidP="00357239">
      <w:pPr>
        <w:pStyle w:val="ListParagraph"/>
        <w:numPr>
          <w:ilvl w:val="0"/>
          <w:numId w:val="10"/>
        </w:numPr>
      </w:pPr>
      <w:r w:rsidRPr="000C0BB1">
        <w:t>Description</w:t>
      </w:r>
      <w:r w:rsidR="008A59C9">
        <w:t>: Number of people prescribed PrEP</w:t>
      </w:r>
      <w:r w:rsidR="00CF3644">
        <w:t xml:space="preserve"> in a calendar year.</w:t>
      </w:r>
    </w:p>
    <w:p w14:paraId="3E6BC243" w14:textId="6B15DCE5" w:rsidR="00357239" w:rsidRPr="000C0BB1" w:rsidRDefault="00357239" w:rsidP="00357239">
      <w:pPr>
        <w:pStyle w:val="ListParagraph"/>
        <w:numPr>
          <w:ilvl w:val="0"/>
          <w:numId w:val="10"/>
        </w:numPr>
      </w:pPr>
      <w:r>
        <w:t xml:space="preserve">Source: </w:t>
      </w:r>
      <w:r w:rsidR="00592F41">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592F41">
        <w:fldChar w:fldCharType="separate"/>
      </w:r>
      <w:r w:rsidR="008078C1">
        <w:rPr>
          <w:noProof/>
        </w:rPr>
        <w:t>[7]</w:t>
      </w:r>
      <w:r w:rsidR="00592F41">
        <w:fldChar w:fldCharType="end"/>
      </w:r>
      <w:r w:rsidR="00592F41">
        <w:t xml:space="preserve">, </w:t>
      </w:r>
      <w:r w:rsidR="009B69EB">
        <w:fldChar w:fldCharType="begin"/>
      </w:r>
      <w:r w:rsidR="008078C1">
        <w:instrText xml:space="preserve"> ADDIN EN.CITE &lt;EndNote&gt;&lt;Cite&gt;&lt;Author&gt;AIDSVu:  Sullivan PS&lt;/Author&gt;&lt;Year&gt;2020&lt;/Year&gt;&lt;IDText&gt;A Data Visualization and Dissemination Resource to&lt;/IDText&gt;&lt;DisplayText&gt;[8]&lt;/DisplayText&gt;&lt;record&gt;&lt;urls&gt;&lt;related-urls&gt;&lt;url&gt;https://aidsvu.org/resources/#/datasets&lt;/url&gt;&lt;/related-urls&gt;&lt;/urls&gt;&lt;titles&gt;&lt;title&gt;A Data Visualization and Dissemination Resource to&amp;#xA;Support HIV Prevention and Care at the Local Level: Analysis and Uses of the&amp;#xA;AIDSVu Public Data Resource&lt;/title&gt;&lt;secondary-title&gt;J Med Internet Red&lt;/secondary-title&gt;&lt;/titles&gt;&lt;contributors&gt;&lt;authors&gt;&lt;author&gt;AIDSVu:  Sullivan PS, Woodyatt C, Koski C,&lt;/author&gt;&lt;author&gt;Pembleton E, McGuinness P, Taussig J, Ricca A, Luisi N, Mokotoff E, Benbow N,&lt;/author&gt;&lt;author&gt;Castel AD, Do AN, Valdiserri RO, Bradley H, Jaggi C, O’Farrell D, Filipowicz R,&lt;/author&gt;&lt;author&gt;Siegler AJ, Curran J, Sanchez TH&lt;/author&gt;&lt;/authors&gt;&lt;/contributors&gt;&lt;added-date format="utc"&gt;1746725223&lt;/added-date&gt;&lt;ref-type name="Dataset"&gt;59&lt;/ref-type&gt;&lt;dates&gt;&lt;year&gt;2020&lt;/year&gt;&lt;/dates&gt;&lt;rec-number&gt;599&lt;/rec-number&gt;&lt;last-updated-date format="utc"&gt;1746725291&lt;/last-updated-date&gt;&lt;/record&gt;&lt;/Cite&gt;&lt;/EndNote&gt;</w:instrText>
      </w:r>
      <w:r w:rsidR="009B69EB">
        <w:fldChar w:fldCharType="separate"/>
      </w:r>
      <w:r w:rsidR="008078C1">
        <w:rPr>
          <w:noProof/>
        </w:rPr>
        <w:t>[8]</w:t>
      </w:r>
      <w:r w:rsidR="009B69EB">
        <w:fldChar w:fldCharType="end"/>
      </w:r>
    </w:p>
    <w:p w14:paraId="470861DA" w14:textId="3CC91E68" w:rsidR="00357239" w:rsidRDefault="00357239" w:rsidP="00357239">
      <w:pPr>
        <w:pStyle w:val="ListParagraph"/>
        <w:numPr>
          <w:ilvl w:val="0"/>
          <w:numId w:val="10"/>
        </w:numPr>
      </w:pPr>
      <w:r w:rsidRPr="000C0BB1">
        <w:t>Assumptions</w:t>
      </w:r>
      <w:r>
        <w:t xml:space="preserve">: </w:t>
      </w:r>
      <w:r w:rsidR="007D7A82">
        <w:t xml:space="preserve">#1, </w:t>
      </w:r>
      <w:r w:rsidR="002A5A9D">
        <w:t>#4</w:t>
      </w:r>
    </w:p>
    <w:p w14:paraId="619EE019" w14:textId="77777777" w:rsidR="00A2035D" w:rsidRDefault="00A2035D" w:rsidP="00A2035D"/>
    <w:p w14:paraId="0CB6F817" w14:textId="7E85AC6E" w:rsidR="00357239" w:rsidRPr="004E4438" w:rsidRDefault="00357239" w:rsidP="000A5C60">
      <w:pPr>
        <w:pStyle w:val="pk-heading2"/>
        <w:numPr>
          <w:ilvl w:val="1"/>
          <w:numId w:val="7"/>
        </w:numPr>
      </w:pPr>
      <w:r w:rsidRPr="004E4438">
        <w:t>Output: PrEP Indications</w:t>
      </w:r>
    </w:p>
    <w:p w14:paraId="6258422D" w14:textId="77777777" w:rsidR="00357239" w:rsidRDefault="00357239" w:rsidP="000A5C60">
      <w:pPr>
        <w:pStyle w:val="pk-heading2"/>
      </w:pPr>
    </w:p>
    <w:p w14:paraId="6EEF9E8C" w14:textId="108AA601" w:rsidR="00357239" w:rsidRDefault="00357239" w:rsidP="00357239">
      <w:pPr>
        <w:pStyle w:val="ListParagraph"/>
        <w:numPr>
          <w:ilvl w:val="0"/>
          <w:numId w:val="10"/>
        </w:numPr>
      </w:pPr>
      <w:r w:rsidRPr="000C0BB1">
        <w:t xml:space="preserve">Description: </w:t>
      </w:r>
      <w:r w:rsidR="009D7711">
        <w:t>Estimated number of individuals with indications for PrEP use.</w:t>
      </w:r>
    </w:p>
    <w:p w14:paraId="79A257C4" w14:textId="03CEAF38" w:rsidR="00357239" w:rsidRPr="000C0BB1" w:rsidRDefault="00357239" w:rsidP="00357239">
      <w:pPr>
        <w:pStyle w:val="ListParagraph"/>
        <w:numPr>
          <w:ilvl w:val="0"/>
          <w:numId w:val="10"/>
        </w:numPr>
      </w:pPr>
      <w:r>
        <w:t xml:space="preserve">Source: </w:t>
      </w:r>
      <w:r w:rsidR="00F12C0C">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F12C0C">
        <w:fldChar w:fldCharType="separate"/>
      </w:r>
      <w:r w:rsidR="008078C1">
        <w:rPr>
          <w:noProof/>
        </w:rPr>
        <w:t>[7]</w:t>
      </w:r>
      <w:r w:rsidR="00F12C0C">
        <w:fldChar w:fldCharType="end"/>
      </w:r>
    </w:p>
    <w:p w14:paraId="5BE873DD" w14:textId="3080C511" w:rsidR="00A2035D" w:rsidRDefault="00357239" w:rsidP="00A2035D">
      <w:pPr>
        <w:pStyle w:val="ListParagraph"/>
        <w:numPr>
          <w:ilvl w:val="0"/>
          <w:numId w:val="10"/>
        </w:numPr>
      </w:pPr>
      <w:r w:rsidRPr="000C0BB1">
        <w:t>Assumptions</w:t>
      </w:r>
      <w:r>
        <w:t xml:space="preserve">: </w:t>
      </w:r>
      <w:r w:rsidR="003C103D">
        <w:t xml:space="preserve">#1, </w:t>
      </w:r>
      <w:r w:rsidR="002A5A9D">
        <w:t>#4</w:t>
      </w:r>
    </w:p>
    <w:p w14:paraId="55306A0E" w14:textId="77777777" w:rsidR="000F72F8" w:rsidRDefault="000F72F8" w:rsidP="00F73D99">
      <w:pPr>
        <w:pStyle w:val="ListParagraph"/>
      </w:pPr>
    </w:p>
    <w:p w14:paraId="521BFB50" w14:textId="60C55D07" w:rsidR="00091B1E" w:rsidRPr="004E4438" w:rsidRDefault="00091B1E" w:rsidP="000A5C60">
      <w:pPr>
        <w:pStyle w:val="pk-heading2"/>
        <w:numPr>
          <w:ilvl w:val="1"/>
          <w:numId w:val="7"/>
        </w:numPr>
      </w:pPr>
      <w:r w:rsidRPr="004E4438">
        <w:t xml:space="preserve">Output: HIV Suppression </w:t>
      </w:r>
    </w:p>
    <w:p w14:paraId="168505D4" w14:textId="77777777" w:rsidR="00091B1E" w:rsidRDefault="00091B1E" w:rsidP="000A5C60">
      <w:pPr>
        <w:pStyle w:val="pk-heading2"/>
      </w:pPr>
    </w:p>
    <w:p w14:paraId="083D60B9" w14:textId="71EA519C" w:rsidR="00091B1E" w:rsidRPr="00856FC0" w:rsidRDefault="00091B1E" w:rsidP="00091B1E">
      <w:pPr>
        <w:pStyle w:val="ListParagraph"/>
        <w:numPr>
          <w:ilvl w:val="0"/>
          <w:numId w:val="10"/>
        </w:numPr>
      </w:pPr>
      <w:r w:rsidRPr="00856FC0">
        <w:t xml:space="preserve">Description: </w:t>
      </w:r>
      <w:r w:rsidR="00184D66" w:rsidRPr="00856FC0">
        <w:t>The proportion of individuals living with HIV who are virally suppressed.</w:t>
      </w:r>
      <w:r w:rsidR="008A062A" w:rsidRPr="00856FC0">
        <w:t xml:space="preserve">  Only includes individuals alive at the end of the queried year.</w:t>
      </w:r>
    </w:p>
    <w:p w14:paraId="35B4505B" w14:textId="3D4D000A" w:rsidR="00091B1E" w:rsidRPr="000C0BB1" w:rsidRDefault="00091B1E" w:rsidP="00091B1E">
      <w:pPr>
        <w:pStyle w:val="ListParagraph"/>
        <w:numPr>
          <w:ilvl w:val="0"/>
          <w:numId w:val="10"/>
        </w:numPr>
      </w:pPr>
      <w:r>
        <w:t xml:space="preserve">Source: </w:t>
      </w:r>
      <w:r w:rsidR="00C34BD9">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C34BD9">
        <w:fldChar w:fldCharType="separate"/>
      </w:r>
      <w:r w:rsidR="008078C1">
        <w:rPr>
          <w:noProof/>
        </w:rPr>
        <w:t>[7]</w:t>
      </w:r>
      <w:r w:rsidR="00C34BD9">
        <w:fldChar w:fldCharType="end"/>
      </w:r>
    </w:p>
    <w:p w14:paraId="617B80E8" w14:textId="2D4EFD47" w:rsidR="00091B1E" w:rsidRDefault="00091B1E" w:rsidP="00091B1E">
      <w:pPr>
        <w:pStyle w:val="ListParagraph"/>
        <w:numPr>
          <w:ilvl w:val="0"/>
          <w:numId w:val="10"/>
        </w:numPr>
      </w:pPr>
      <w:r w:rsidRPr="000C0BB1">
        <w:t>Assumptions</w:t>
      </w:r>
      <w:r>
        <w:t xml:space="preserve">: </w:t>
      </w:r>
      <w:r w:rsidR="00E52AFB">
        <w:t>#1</w:t>
      </w:r>
    </w:p>
    <w:p w14:paraId="0E68F975" w14:textId="77777777" w:rsidR="00091B1E" w:rsidRDefault="00091B1E" w:rsidP="00091B1E">
      <w:pPr>
        <w:pStyle w:val="ListParagraph"/>
      </w:pPr>
    </w:p>
    <w:p w14:paraId="31F1A7E4" w14:textId="289BD7EF" w:rsidR="00091B1E" w:rsidRPr="004E4438" w:rsidRDefault="00091B1E" w:rsidP="000A5C60">
      <w:pPr>
        <w:pStyle w:val="pk-heading2"/>
        <w:numPr>
          <w:ilvl w:val="1"/>
          <w:numId w:val="7"/>
        </w:numPr>
      </w:pPr>
      <w:r w:rsidRPr="004E4438">
        <w:t xml:space="preserve">Output: HIV Engagement </w:t>
      </w:r>
    </w:p>
    <w:p w14:paraId="1EC2A9AD" w14:textId="77777777" w:rsidR="00091B1E" w:rsidRDefault="00091B1E" w:rsidP="000A5C60">
      <w:pPr>
        <w:pStyle w:val="pk-heading2"/>
      </w:pPr>
    </w:p>
    <w:p w14:paraId="2CF40F24" w14:textId="5E9B084C" w:rsidR="00422992" w:rsidRPr="000C0BB1" w:rsidRDefault="00091B1E" w:rsidP="00422992">
      <w:pPr>
        <w:pStyle w:val="ListParagraph"/>
        <w:numPr>
          <w:ilvl w:val="0"/>
          <w:numId w:val="10"/>
        </w:numPr>
      </w:pPr>
      <w:r w:rsidRPr="000C0BB1">
        <w:t>Description</w:t>
      </w:r>
      <w:r w:rsidR="0040109B">
        <w:t xml:space="preserve">: </w:t>
      </w:r>
      <w:r w:rsidR="00257AC5">
        <w:t>Proportion of p</w:t>
      </w:r>
      <w:r w:rsidR="009F7DF1">
        <w:t xml:space="preserve">ersons age 13+ who received an </w:t>
      </w:r>
      <w:r w:rsidR="004E4438">
        <w:t>HIV diagnosis</w:t>
      </w:r>
      <w:r w:rsidR="009F7DF1">
        <w:t xml:space="preserve"> by the end of the previous year</w:t>
      </w:r>
      <w:r w:rsidR="00CB6FDF">
        <w:t xml:space="preserve"> who resid</w:t>
      </w:r>
      <w:r w:rsidR="00B5776A">
        <w:t xml:space="preserve">ed in a jurisdiction with complete reporting of CD4 and viral load results to </w:t>
      </w:r>
      <w:r w:rsidR="00B5776A" w:rsidRPr="00793985">
        <w:t>CDC</w:t>
      </w:r>
      <w:r w:rsidR="00422992" w:rsidRPr="00793985">
        <w:t>.  Commonly referred to as ‘receipt of care.’</w:t>
      </w:r>
    </w:p>
    <w:p w14:paraId="29F5A1E2" w14:textId="739014D1" w:rsidR="00091B1E" w:rsidRPr="000C0BB1" w:rsidRDefault="00C34BD9" w:rsidP="00091B1E">
      <w:pPr>
        <w:pStyle w:val="ListParagraph"/>
        <w:numPr>
          <w:ilvl w:val="0"/>
          <w:numId w:val="10"/>
        </w:numPr>
      </w:pPr>
      <w:r>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fldChar w:fldCharType="separate"/>
      </w:r>
      <w:r w:rsidR="008078C1">
        <w:rPr>
          <w:noProof/>
        </w:rPr>
        <w:t>[7]</w:t>
      </w:r>
      <w:r>
        <w:fldChar w:fldCharType="end"/>
      </w:r>
    </w:p>
    <w:p w14:paraId="17D8FB81" w14:textId="5D78CCDF" w:rsidR="00091B1E" w:rsidRDefault="00091B1E" w:rsidP="00091B1E">
      <w:pPr>
        <w:pStyle w:val="ListParagraph"/>
        <w:numPr>
          <w:ilvl w:val="0"/>
          <w:numId w:val="10"/>
        </w:numPr>
      </w:pPr>
      <w:r w:rsidRPr="000C0BB1">
        <w:t>Assumptions</w:t>
      </w:r>
      <w:r>
        <w:t xml:space="preserve">: </w:t>
      </w:r>
    </w:p>
    <w:p w14:paraId="3D6B229F" w14:textId="77777777" w:rsidR="00091B1E" w:rsidRDefault="00091B1E" w:rsidP="00A2035D"/>
    <w:p w14:paraId="022F90C6" w14:textId="3727FE86" w:rsidR="00DD3DAE" w:rsidRPr="004E4438" w:rsidRDefault="00DD3DAE" w:rsidP="000A5C60">
      <w:pPr>
        <w:pStyle w:val="pk-heading2"/>
        <w:numPr>
          <w:ilvl w:val="1"/>
          <w:numId w:val="7"/>
        </w:numPr>
      </w:pPr>
      <w:r w:rsidRPr="004E4438">
        <w:t xml:space="preserve">Output: Proportion MSM </w:t>
      </w:r>
    </w:p>
    <w:p w14:paraId="75D1A67C" w14:textId="77777777" w:rsidR="00DD3DAE" w:rsidRDefault="00DD3DAE" w:rsidP="000A5C60">
      <w:pPr>
        <w:pStyle w:val="pk-heading2"/>
      </w:pPr>
    </w:p>
    <w:p w14:paraId="06ECE9D9" w14:textId="55BD67AB" w:rsidR="00DD3DAE" w:rsidRDefault="00DD3DAE" w:rsidP="00DD3DAE">
      <w:pPr>
        <w:pStyle w:val="ListParagraph"/>
        <w:numPr>
          <w:ilvl w:val="0"/>
          <w:numId w:val="10"/>
        </w:numPr>
      </w:pPr>
      <w:r w:rsidRPr="000C0BB1">
        <w:t xml:space="preserve">Description: </w:t>
      </w:r>
      <w:r w:rsidR="00924B17">
        <w:t xml:space="preserve">An estimated proportion of individuals who are men that have sex with men.  </w:t>
      </w:r>
    </w:p>
    <w:p w14:paraId="49D3EB8B" w14:textId="361A7EBA" w:rsidR="00DD3DAE" w:rsidRPr="000C0BB1" w:rsidRDefault="00DD3DAE" w:rsidP="00DD3DAE">
      <w:pPr>
        <w:pStyle w:val="ListParagraph"/>
        <w:numPr>
          <w:ilvl w:val="0"/>
          <w:numId w:val="10"/>
        </w:numPr>
      </w:pPr>
      <w:r>
        <w:t xml:space="preserve">Source: </w:t>
      </w:r>
      <w:commentRangeStart w:id="0"/>
      <w:r w:rsidR="00E20614" w:rsidRPr="00E20614">
        <w:rPr>
          <w:highlight w:val="yellow"/>
        </w:rPr>
        <w:t>EMORY</w:t>
      </w:r>
      <w:commentRangeEnd w:id="0"/>
      <w:r w:rsidR="001A7033">
        <w:rPr>
          <w:rStyle w:val="CommentReference"/>
        </w:rPr>
        <w:commentReference w:id="0"/>
      </w:r>
      <w:r w:rsidR="00E20614">
        <w:t xml:space="preserve">, </w:t>
      </w:r>
      <w:r w:rsidR="00E20614">
        <w:fldChar w:fldCharType="begin"/>
      </w:r>
      <w:r w:rsidR="00E20614">
        <w:instrText xml:space="preserve"> ADDIN EN.CITE &lt;EndNote&gt;&lt;Cite&gt;&lt;IDText&gt;Behavioral Risk Factor Surveillance System Survey Data .&lt;/IDText&gt;&lt;DisplayText&gt;[9]&lt;/DisplayText&gt;&lt;record&gt;&lt;titles&gt;&lt;title&gt;&lt;style face="italic" font="default" size="100%"&gt;Behavioral Risk Factor Surveillance System Survey Data&lt;/style&gt;&lt;style font="default" size="100%"&gt; .&lt;/style&gt;&lt;/title&gt;&lt;/titles&gt;&lt;added-date format="utc"&gt;1746808180&lt;/added-date&gt;&lt;pub-location&gt;Atlanta, Georgia&lt;/pub-location&gt;&lt;ref-type name="Dataset"&gt;59&lt;/ref-type&gt;&lt;rec-number&gt;602&lt;/rec-number&gt;&lt;publisher&gt;U.S. Department of Health and Human Services, Centers for Disease Control and Prevention&lt;/publisher&gt;&lt;last-updated-date format="utc"&gt;1746808228&lt;/last-updated-date&gt;&lt;contributors&gt;&lt;secondary-authors&gt;&lt;author&gt;Centers for Disease Control and Prevention (CDC)&lt;/author&gt;&lt;/secondary-authors&gt;&lt;/contributors&gt;&lt;/record&gt;&lt;/Cite&gt;&lt;/EndNote&gt;</w:instrText>
      </w:r>
      <w:r w:rsidR="00E20614">
        <w:fldChar w:fldCharType="separate"/>
      </w:r>
      <w:r w:rsidR="00E20614">
        <w:rPr>
          <w:noProof/>
        </w:rPr>
        <w:t>[9]</w:t>
      </w:r>
      <w:r w:rsidR="00E20614">
        <w:fldChar w:fldCharType="end"/>
      </w:r>
      <w:r>
        <w:t xml:space="preserve">  </w:t>
      </w:r>
    </w:p>
    <w:p w14:paraId="620018CC" w14:textId="04BC95F6" w:rsidR="00DD3DAE" w:rsidRDefault="00DD3DAE" w:rsidP="00DD3DAE">
      <w:pPr>
        <w:pStyle w:val="ListParagraph"/>
        <w:numPr>
          <w:ilvl w:val="0"/>
          <w:numId w:val="10"/>
        </w:numPr>
      </w:pPr>
      <w:r w:rsidRPr="000C0BB1">
        <w:t>Assumptions</w:t>
      </w:r>
      <w:r>
        <w:t xml:space="preserve">: </w:t>
      </w:r>
      <w:r w:rsidR="00E97AA4">
        <w:t xml:space="preserve">Calculated variable.  </w:t>
      </w:r>
      <w:r w:rsidR="0020345C">
        <w:t>It encompasses anyone who reported to BRFSS that their sex is ‘male’ and their sexual orientation is ‘gay’ or ‘bisexual.’</w:t>
      </w:r>
      <w:r w:rsidR="008A2C25">
        <w:t xml:space="preserve">  </w:t>
      </w:r>
      <w:r w:rsidR="00E97AA4">
        <w:t>A</w:t>
      </w:r>
      <w:r w:rsidR="008A2C25">
        <w:t>pplied BRFSS weighting</w:t>
      </w:r>
      <w:r w:rsidR="00916BB8">
        <w:t xml:space="preserve"> (_LLCPWT)</w:t>
      </w:r>
      <w:r w:rsidR="008A2C25">
        <w:t xml:space="preserve"> when processing BRFSS data.</w:t>
      </w:r>
      <w:r w:rsidR="009E5F45">
        <w:t xml:space="preserve"> </w:t>
      </w:r>
    </w:p>
    <w:p w14:paraId="2FF5E863" w14:textId="77777777" w:rsidR="00DD3DAE" w:rsidRDefault="00DD3DAE" w:rsidP="00DD3DAE"/>
    <w:p w14:paraId="5D9E8931" w14:textId="421F764E" w:rsidR="00DD3DAE" w:rsidRPr="005D5D06" w:rsidRDefault="00DD3DAE" w:rsidP="000A5C60">
      <w:pPr>
        <w:pStyle w:val="pk-heading2"/>
        <w:numPr>
          <w:ilvl w:val="1"/>
          <w:numId w:val="7"/>
        </w:numPr>
      </w:pPr>
      <w:r w:rsidRPr="005D5D06">
        <w:t xml:space="preserve">Output: Proportion Tested for HIV; Proportion Tested for HIV </w:t>
      </w:r>
      <w:r w:rsidR="00805728" w:rsidRPr="005D5D06">
        <w:t>n</w:t>
      </w:r>
      <w:r w:rsidRPr="005D5D06">
        <w:t xml:space="preserve"> </w:t>
      </w:r>
    </w:p>
    <w:p w14:paraId="260215F6" w14:textId="77777777" w:rsidR="00DD3DAE" w:rsidRDefault="00DD3DAE" w:rsidP="000A5C60">
      <w:pPr>
        <w:pStyle w:val="pk-heading2"/>
      </w:pPr>
    </w:p>
    <w:p w14:paraId="39114D31" w14:textId="3211FF2E" w:rsidR="00DD3DAE" w:rsidRDefault="00DD3DAE" w:rsidP="00DD3DAE">
      <w:pPr>
        <w:pStyle w:val="ListParagraph"/>
        <w:numPr>
          <w:ilvl w:val="0"/>
          <w:numId w:val="10"/>
        </w:numPr>
      </w:pPr>
      <w:r w:rsidRPr="000C0BB1">
        <w:t xml:space="preserve">Description: </w:t>
      </w:r>
      <w:r w:rsidR="00852937">
        <w:t xml:space="preserve">An estimate of the proportion of individuals who were tested for HIV in the past year.  Proportion Tested for HIV N is the total count of </w:t>
      </w:r>
      <w:r w:rsidR="00155CB3">
        <w:t>individuals</w:t>
      </w:r>
      <w:r w:rsidR="001F38B0">
        <w:t xml:space="preserve"> (denominator value for the proportion)</w:t>
      </w:r>
      <w:r w:rsidR="00155CB3">
        <w:t>.</w:t>
      </w:r>
    </w:p>
    <w:p w14:paraId="67CB2DEF" w14:textId="092EE44E" w:rsidR="00DD3DAE" w:rsidRPr="000C0BB1" w:rsidRDefault="00DD3DAE" w:rsidP="00DD3DAE">
      <w:pPr>
        <w:pStyle w:val="ListParagraph"/>
        <w:numPr>
          <w:ilvl w:val="0"/>
          <w:numId w:val="10"/>
        </w:numPr>
      </w:pPr>
      <w:r>
        <w:t xml:space="preserve">Source: </w:t>
      </w:r>
      <w:r w:rsidR="00213194">
        <w:fldChar w:fldCharType="begin"/>
      </w:r>
      <w:r w:rsidR="00213194">
        <w:instrText xml:space="preserve"> ADDIN EN.CITE &lt;EndNote&gt;&lt;Cite&gt;&lt;IDText&gt;Behavioral Risk Factor Surveillance System Survey Data .&lt;/IDText&gt;&lt;DisplayText&gt;[9]&lt;/DisplayText&gt;&lt;record&gt;&lt;titles&gt;&lt;title&gt;&lt;style face="italic" font="default" size="100%"&gt;Behavioral Risk Factor Surveillance System Survey Data&lt;/style&gt;&lt;style font="default" size="100%"&gt; .&lt;/style&gt;&lt;/title&gt;&lt;/titles&gt;&lt;added-date format="utc"&gt;1746808180&lt;/added-date&gt;&lt;pub-location&gt;Atlanta, Georgia&lt;/pub-location&gt;&lt;ref-type name="Dataset"&gt;59&lt;/ref-type&gt;&lt;rec-number&gt;602&lt;/rec-number&gt;&lt;publisher&gt;U.S. Department of Health and Human Services, Centers for Disease Control and Prevention&lt;/publisher&gt;&lt;last-updated-date format="utc"&gt;1746808228&lt;/last-updated-date&gt;&lt;contributors&gt;&lt;secondary-authors&gt;&lt;author&gt;Centers for Disease Control and Prevention (CDC)&lt;/author&gt;&lt;/secondary-authors&gt;&lt;/contributors&gt;&lt;/record&gt;&lt;/Cite&gt;&lt;/EndNote&gt;</w:instrText>
      </w:r>
      <w:r w:rsidR="00213194">
        <w:fldChar w:fldCharType="separate"/>
      </w:r>
      <w:r w:rsidR="00213194">
        <w:rPr>
          <w:noProof/>
        </w:rPr>
        <w:t>[9]</w:t>
      </w:r>
      <w:r w:rsidR="00213194">
        <w:fldChar w:fldCharType="end"/>
      </w:r>
    </w:p>
    <w:p w14:paraId="293E7F18" w14:textId="171B3C83" w:rsidR="00DD3DAE" w:rsidRDefault="00DD3DAE" w:rsidP="00DD3DAE">
      <w:pPr>
        <w:pStyle w:val="ListParagraph"/>
        <w:numPr>
          <w:ilvl w:val="0"/>
          <w:numId w:val="10"/>
        </w:numPr>
      </w:pPr>
      <w:r w:rsidRPr="000C0BB1">
        <w:t>Assumptions</w:t>
      </w:r>
      <w:r>
        <w:t xml:space="preserve">: </w:t>
      </w:r>
      <w:r w:rsidR="000F1EC3">
        <w:t>To calculate these variables, observations</w:t>
      </w:r>
      <w:r w:rsidR="005D5D06">
        <w:t xml:space="preserve"> were removed</w:t>
      </w:r>
      <w:r w:rsidR="000F1EC3">
        <w:t xml:space="preserve"> if date of last HIV test was refused.  </w:t>
      </w:r>
      <w:r w:rsidR="00EF21CC">
        <w:t>BRFSS only reports month and year of past test</w:t>
      </w:r>
      <w:r w:rsidR="000340EE">
        <w:t xml:space="preserve">. If test month was missing but year was available, </w:t>
      </w:r>
      <w:r w:rsidR="001B3FBD">
        <w:t>it was</w:t>
      </w:r>
      <w:r w:rsidR="000340EE">
        <w:t xml:space="preserve"> assumed the test was done in June as this assigns a 50/50 probability that the test was truly in the past year.  </w:t>
      </w:r>
    </w:p>
    <w:p w14:paraId="19E37C47" w14:textId="77777777" w:rsidR="00AA6D5F" w:rsidRDefault="00AA6D5F" w:rsidP="00AA6D5F"/>
    <w:p w14:paraId="1DA0D0F0" w14:textId="1B476A27" w:rsidR="00CC7E5F" w:rsidRDefault="00CC7E5F" w:rsidP="00CC7E5F">
      <w:pPr>
        <w:pStyle w:val="Heading1"/>
      </w:pPr>
      <w:r>
        <w:t>Outcome category: Syphilis Data</w:t>
      </w:r>
    </w:p>
    <w:p w14:paraId="3D7C3678" w14:textId="77777777" w:rsidR="00CC7E5F" w:rsidRPr="00BC27FF" w:rsidRDefault="00CC7E5F" w:rsidP="00CC7E5F"/>
    <w:p w14:paraId="614264AC" w14:textId="6E7E19D9" w:rsidR="00CC7E5F" w:rsidRPr="001B3FBD" w:rsidRDefault="00CC7E5F" w:rsidP="000A5C60">
      <w:pPr>
        <w:pStyle w:val="pk-heading2"/>
        <w:numPr>
          <w:ilvl w:val="1"/>
          <w:numId w:val="7"/>
        </w:numPr>
      </w:pPr>
      <w:r w:rsidRPr="001B3FBD">
        <w:t xml:space="preserve">Output: </w:t>
      </w:r>
      <w:r w:rsidR="00C900C7" w:rsidRPr="001B3FBD">
        <w:t>PS Syphilis Diagnoses</w:t>
      </w:r>
      <w:r w:rsidRPr="001B3FBD">
        <w:t xml:space="preserve"> </w:t>
      </w:r>
    </w:p>
    <w:p w14:paraId="4B1CF479" w14:textId="77777777" w:rsidR="00CC7E5F" w:rsidRDefault="00CC7E5F" w:rsidP="000A5C60">
      <w:pPr>
        <w:pStyle w:val="pk-heading2"/>
      </w:pPr>
    </w:p>
    <w:p w14:paraId="30DBA591" w14:textId="41B52F09" w:rsidR="00CC7E5F" w:rsidRDefault="00CC7E5F" w:rsidP="00CC7E5F">
      <w:pPr>
        <w:pStyle w:val="ListParagraph"/>
        <w:numPr>
          <w:ilvl w:val="0"/>
          <w:numId w:val="10"/>
        </w:numPr>
      </w:pPr>
      <w:r w:rsidRPr="000C0BB1">
        <w:t xml:space="preserve">Description: </w:t>
      </w:r>
      <w:r w:rsidR="00F3390C">
        <w:t>Diagnoses of syphilis in the primary or secondary stage.  These are the surveillance st</w:t>
      </w:r>
      <w:r w:rsidR="00F51095">
        <w:t>a</w:t>
      </w:r>
      <w:r w:rsidR="00F3390C">
        <w:t>ges that represent the symptomatic and earliest stages of infection</w:t>
      </w:r>
      <w:r w:rsidR="00F51095">
        <w:t>.</w:t>
      </w:r>
    </w:p>
    <w:p w14:paraId="756B7CD2" w14:textId="191890BC" w:rsidR="00CC7E5F" w:rsidRPr="000C0BB1" w:rsidRDefault="00CC7E5F" w:rsidP="00CC7E5F">
      <w:pPr>
        <w:pStyle w:val="ListParagraph"/>
        <w:numPr>
          <w:ilvl w:val="0"/>
          <w:numId w:val="10"/>
        </w:numPr>
      </w:pPr>
      <w:r>
        <w:t xml:space="preserve">Source: </w:t>
      </w:r>
      <w:r w:rsidR="00435FD3">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435FD3">
        <w:fldChar w:fldCharType="separate"/>
      </w:r>
      <w:r w:rsidR="008078C1">
        <w:rPr>
          <w:noProof/>
        </w:rPr>
        <w:t>[7]</w:t>
      </w:r>
      <w:r w:rsidR="00435FD3">
        <w:fldChar w:fldCharType="end"/>
      </w:r>
      <w:r w:rsidR="00435FD3">
        <w:t xml:space="preserve">, </w:t>
      </w:r>
      <w:r w:rsidR="00F96AB5">
        <w:fldChar w:fldCharType="begin"/>
      </w:r>
      <w:r w:rsidR="00E20614">
        <w:instrText xml:space="preserve"> ADDIN EN.CITE &lt;EndNote&gt;&lt;Cite&gt;&lt;Author&gt;Centers&lt;/Author&gt;&lt;Year&gt;2024&lt;/Year&gt;&lt;IDText&gt;Sexually Transmitted Infections Surveillance 2022&lt;/IDText&gt;&lt;DisplayText&gt;[10]&lt;/DisplayText&gt;&lt;record&gt;&lt;urls&gt;&lt;related-urls&gt;&lt;url&gt;https://www.cdc.gov/sti-statistics/media/pdfs/2024/11/2022-STI-Surveillance-Report-PDF.pdf&lt;/url&gt;&lt;/related-urls&gt;&lt;/urls&gt;&lt;titles&gt;&lt;title&gt;Sexually Transmitted Infections Surveillance 2022&lt;/title&gt;&lt;/titles&gt;&lt;contributors&gt;&lt;authors&gt;&lt;author&gt;Centers for Disease Control and Prevention&lt;/author&gt;&lt;/authors&gt;&lt;/contributors&gt;&lt;added-date format="utc"&gt;1746719399&lt;/added-date&gt;&lt;pub-location&gt;Atlanta&lt;/pub-location&gt;&lt;ref-type name="Report"&gt;27&lt;/ref-type&gt;&lt;dates&gt;&lt;year&gt;2024&lt;/year&gt;&lt;/dates&gt;&lt;rec-number&gt;594&lt;/rec-number&gt;&lt;publisher&gt;US&amp;#xA;Department of Health and Human Services&lt;/publisher&gt;&lt;last-updated-date format="utc"&gt;1746719447&lt;/last-updated-date&gt;&lt;/record&gt;&lt;/Cite&gt;&lt;/EndNote&gt;</w:instrText>
      </w:r>
      <w:r w:rsidR="00F96AB5">
        <w:fldChar w:fldCharType="separate"/>
      </w:r>
      <w:r w:rsidR="00E20614">
        <w:rPr>
          <w:noProof/>
        </w:rPr>
        <w:t>[10]</w:t>
      </w:r>
      <w:r w:rsidR="00F96AB5">
        <w:fldChar w:fldCharType="end"/>
      </w:r>
      <w:r w:rsidR="00302B0D">
        <w:t xml:space="preserve">, </w:t>
      </w:r>
      <w:r w:rsidR="00435FD3">
        <w:t>Local Health Department Reports</w:t>
      </w:r>
    </w:p>
    <w:p w14:paraId="37A079A1" w14:textId="741CC4E0" w:rsidR="00CC7E5F" w:rsidRDefault="00CC7E5F" w:rsidP="00CC7E5F">
      <w:pPr>
        <w:pStyle w:val="ListParagraph"/>
        <w:numPr>
          <w:ilvl w:val="0"/>
          <w:numId w:val="10"/>
        </w:numPr>
      </w:pPr>
      <w:r w:rsidRPr="000C0BB1">
        <w:t>Assumptions</w:t>
      </w:r>
      <w:r>
        <w:t xml:space="preserve">: </w:t>
      </w:r>
      <w:r w:rsidR="00A65F40">
        <w:t>#1</w:t>
      </w:r>
    </w:p>
    <w:p w14:paraId="212B8510" w14:textId="77777777" w:rsidR="00055F41" w:rsidRDefault="00055F41" w:rsidP="000C0BB1"/>
    <w:p w14:paraId="3EB746F9" w14:textId="5D56C0CC" w:rsidR="00C900C7" w:rsidRPr="001B3FBD" w:rsidRDefault="00C900C7" w:rsidP="000A5C60">
      <w:pPr>
        <w:pStyle w:val="pk-heading2"/>
        <w:numPr>
          <w:ilvl w:val="1"/>
          <w:numId w:val="7"/>
        </w:numPr>
      </w:pPr>
      <w:r w:rsidRPr="001B3FBD">
        <w:t xml:space="preserve">Output: Primary Syphilis Diagnoses </w:t>
      </w:r>
    </w:p>
    <w:p w14:paraId="182A8711" w14:textId="77777777" w:rsidR="00C900C7" w:rsidRDefault="00C900C7" w:rsidP="000A5C60">
      <w:pPr>
        <w:pStyle w:val="pk-heading2"/>
      </w:pPr>
    </w:p>
    <w:p w14:paraId="328C4B07" w14:textId="731E13A9" w:rsidR="00C900C7" w:rsidRDefault="00C900C7" w:rsidP="00C900C7">
      <w:pPr>
        <w:pStyle w:val="ListParagraph"/>
        <w:numPr>
          <w:ilvl w:val="0"/>
          <w:numId w:val="10"/>
        </w:numPr>
      </w:pPr>
      <w:r w:rsidRPr="000C0BB1">
        <w:t>Description:</w:t>
      </w:r>
      <w:r w:rsidR="009A34EC">
        <w:t xml:space="preserve"> Count of diagnoses during the stage of syphilis infection </w:t>
      </w:r>
      <w:r w:rsidR="00FE37C7">
        <w:t xml:space="preserve">clinically </w:t>
      </w:r>
      <w:r w:rsidR="009A34EC">
        <w:t xml:space="preserve">characterized by a chancre.  </w:t>
      </w:r>
    </w:p>
    <w:p w14:paraId="4B2719B1" w14:textId="21CE8271" w:rsidR="00C900C7" w:rsidRPr="000C0BB1" w:rsidRDefault="00C900C7" w:rsidP="00C900C7">
      <w:pPr>
        <w:pStyle w:val="ListParagraph"/>
        <w:numPr>
          <w:ilvl w:val="0"/>
          <w:numId w:val="10"/>
        </w:numPr>
      </w:pPr>
      <w:r>
        <w:t xml:space="preserve">Source: </w:t>
      </w:r>
      <w:r w:rsidR="00852909">
        <w:fldChar w:fldCharType="begin"/>
      </w:r>
      <w:r w:rsidR="00E20614">
        <w:instrText xml:space="preserve"> ADDIN EN.CITE &lt;EndNote&gt;&lt;Cite&gt;&lt;Author&gt;Centers&lt;/Author&gt;&lt;Year&gt;2018&lt;/Year&gt;&lt;IDText&gt;Sexually Transmitted Disease Surveillance 2017&lt;/IDText&gt;&lt;DisplayText&gt;[11]&lt;/DisplayText&gt;&lt;record&gt;&lt;titles&gt;&lt;title&gt;&lt;style face="italic" font="default" size="100%"&gt;Sexually Transmitted Disease Surveillance 2017&lt;/style&gt;&lt;/title&gt;&lt;/titles&gt;&lt;contributors&gt;&lt;authors&gt;&lt;author&gt;Centers for Disease Control and Prevention&lt;/author&gt;&lt;/authors&gt;&lt;/contributors&gt;&lt;added-date format="utc"&gt;1746722005&lt;/added-date&gt;&lt;pub-location&gt;Atlanta&lt;/pub-location&gt;&lt;ref-type name="Report"&gt;27&lt;/ref-type&gt;&lt;dates&gt;&lt;year&gt;2018&lt;/year&gt;&lt;/dates&gt;&lt;rec-number&gt;595&lt;/rec-number&gt;&lt;publisher&gt;U.S. Department of Health and Human Services&lt;/publisher&gt;&lt;last-updated-date format="utc"&gt;1746722033&lt;/last-updated-date&gt;&lt;/record&gt;&lt;/Cite&gt;&lt;/EndNote&gt;</w:instrText>
      </w:r>
      <w:r w:rsidR="00852909">
        <w:fldChar w:fldCharType="separate"/>
      </w:r>
      <w:r w:rsidR="00E20614">
        <w:rPr>
          <w:noProof/>
        </w:rPr>
        <w:t>[11]</w:t>
      </w:r>
      <w:r w:rsidR="00852909">
        <w:fldChar w:fldCharType="end"/>
      </w:r>
    </w:p>
    <w:p w14:paraId="36118673" w14:textId="77609497" w:rsidR="00C900C7" w:rsidRDefault="00C900C7" w:rsidP="00C900C7">
      <w:pPr>
        <w:pStyle w:val="ListParagraph"/>
        <w:numPr>
          <w:ilvl w:val="0"/>
          <w:numId w:val="10"/>
        </w:numPr>
      </w:pPr>
      <w:r w:rsidRPr="000C0BB1">
        <w:t>Assumptions</w:t>
      </w:r>
      <w:r>
        <w:t xml:space="preserve">: </w:t>
      </w:r>
      <w:r w:rsidR="00EF2ACB">
        <w:t>none</w:t>
      </w:r>
      <w:r>
        <w:t xml:space="preserve"> </w:t>
      </w:r>
    </w:p>
    <w:p w14:paraId="7702D659" w14:textId="77777777" w:rsidR="00C900C7" w:rsidRDefault="00C900C7" w:rsidP="00C900C7">
      <w:pPr>
        <w:pStyle w:val="ListParagraph"/>
      </w:pPr>
    </w:p>
    <w:p w14:paraId="642F3011" w14:textId="46F26D1B" w:rsidR="00C900C7" w:rsidRPr="001B3FBD" w:rsidRDefault="00C900C7" w:rsidP="000A5C60">
      <w:pPr>
        <w:pStyle w:val="pk-heading2"/>
        <w:numPr>
          <w:ilvl w:val="1"/>
          <w:numId w:val="7"/>
        </w:numPr>
      </w:pPr>
      <w:r w:rsidRPr="001B3FBD">
        <w:t xml:space="preserve">Output: Secondary Syphilis Diagnoses </w:t>
      </w:r>
    </w:p>
    <w:p w14:paraId="0153F3D7" w14:textId="77777777" w:rsidR="00C900C7" w:rsidRDefault="00C900C7" w:rsidP="000A5C60">
      <w:pPr>
        <w:pStyle w:val="pk-heading2"/>
      </w:pPr>
    </w:p>
    <w:p w14:paraId="0CBE35A8" w14:textId="41B554F2" w:rsidR="00C900C7" w:rsidRDefault="00C900C7" w:rsidP="00C900C7">
      <w:pPr>
        <w:pStyle w:val="ListParagraph"/>
        <w:numPr>
          <w:ilvl w:val="0"/>
          <w:numId w:val="10"/>
        </w:numPr>
      </w:pPr>
      <w:r w:rsidRPr="000C0BB1">
        <w:t xml:space="preserve">Description: </w:t>
      </w:r>
      <w:r w:rsidR="00FE37C7">
        <w:t xml:space="preserve">Count of diagnoses during the stage of syphilis infection clinically characterized by a rash.  </w:t>
      </w:r>
    </w:p>
    <w:p w14:paraId="781D2A7F" w14:textId="6AF8586F" w:rsidR="00C900C7" w:rsidRPr="000C0BB1" w:rsidRDefault="00C900C7" w:rsidP="00C900C7">
      <w:pPr>
        <w:pStyle w:val="ListParagraph"/>
        <w:numPr>
          <w:ilvl w:val="0"/>
          <w:numId w:val="10"/>
        </w:numPr>
      </w:pPr>
      <w:r>
        <w:t xml:space="preserve">Source: </w:t>
      </w:r>
      <w:r w:rsidR="00852909">
        <w:fldChar w:fldCharType="begin"/>
      </w:r>
      <w:r w:rsidR="00E20614">
        <w:instrText xml:space="preserve"> ADDIN EN.CITE &lt;EndNote&gt;&lt;Cite&gt;&lt;Author&gt;Centers&lt;/Author&gt;&lt;Year&gt;2018&lt;/Year&gt;&lt;IDText&gt;Sexually Transmitted Disease Surveillance 2017&lt;/IDText&gt;&lt;DisplayText&gt;[11]&lt;/DisplayText&gt;&lt;record&gt;&lt;titles&gt;&lt;title&gt;&lt;style face="italic" font="default" size="100%"&gt;Sexually Transmitted Disease Surveillance 2017&lt;/style&gt;&lt;/title&gt;&lt;/titles&gt;&lt;contributors&gt;&lt;authors&gt;&lt;author&gt;Centers for Disease Control and Prevention&lt;/author&gt;&lt;/authors&gt;&lt;/contributors&gt;&lt;added-date format="utc"&gt;1746722005&lt;/added-date&gt;&lt;pub-location&gt;Atlanta&lt;/pub-location&gt;&lt;ref-type name="Report"&gt;27&lt;/ref-type&gt;&lt;dates&gt;&lt;year&gt;2018&lt;/year&gt;&lt;/dates&gt;&lt;rec-number&gt;595&lt;/rec-number&gt;&lt;publisher&gt;U.S. Department of Health and Human Services&lt;/publisher&gt;&lt;last-updated-date format="utc"&gt;1746722033&lt;/last-updated-date&gt;&lt;/record&gt;&lt;/Cite&gt;&lt;/EndNote&gt;</w:instrText>
      </w:r>
      <w:r w:rsidR="00852909">
        <w:fldChar w:fldCharType="separate"/>
      </w:r>
      <w:r w:rsidR="00E20614">
        <w:rPr>
          <w:noProof/>
        </w:rPr>
        <w:t>[11]</w:t>
      </w:r>
      <w:r w:rsidR="00852909">
        <w:fldChar w:fldCharType="end"/>
      </w:r>
    </w:p>
    <w:p w14:paraId="11F445E2" w14:textId="464123F1" w:rsidR="00C900C7" w:rsidRDefault="00C900C7" w:rsidP="00C900C7">
      <w:pPr>
        <w:pStyle w:val="ListParagraph"/>
        <w:numPr>
          <w:ilvl w:val="0"/>
          <w:numId w:val="10"/>
        </w:numPr>
      </w:pPr>
      <w:r w:rsidRPr="000C0BB1">
        <w:t>Assumptions</w:t>
      </w:r>
      <w:r>
        <w:t xml:space="preserve">: </w:t>
      </w:r>
      <w:r w:rsidR="00EF2ACB">
        <w:t>none</w:t>
      </w:r>
    </w:p>
    <w:p w14:paraId="48171DE1" w14:textId="77777777" w:rsidR="00D94833" w:rsidRDefault="00D94833" w:rsidP="00D94833">
      <w:pPr>
        <w:pStyle w:val="ListParagraph"/>
      </w:pPr>
    </w:p>
    <w:p w14:paraId="042C4267" w14:textId="2FA0F540" w:rsidR="00D94833" w:rsidRPr="00E077F3" w:rsidRDefault="00D94833" w:rsidP="000A5C60">
      <w:pPr>
        <w:pStyle w:val="pk-heading2"/>
        <w:numPr>
          <w:ilvl w:val="1"/>
          <w:numId w:val="7"/>
        </w:numPr>
      </w:pPr>
      <w:r w:rsidRPr="00E077F3">
        <w:t xml:space="preserve">Output: Early Syphilis Diagnoses </w:t>
      </w:r>
    </w:p>
    <w:p w14:paraId="30FC212A" w14:textId="77777777" w:rsidR="00D94833" w:rsidRDefault="00D94833" w:rsidP="000A5C60">
      <w:pPr>
        <w:pStyle w:val="pk-heading2"/>
      </w:pPr>
    </w:p>
    <w:p w14:paraId="5391277E" w14:textId="62D6C7E3" w:rsidR="00D94833" w:rsidRDefault="00D94833" w:rsidP="00D94833">
      <w:pPr>
        <w:pStyle w:val="ListParagraph"/>
        <w:numPr>
          <w:ilvl w:val="0"/>
          <w:numId w:val="10"/>
        </w:numPr>
      </w:pPr>
      <w:r w:rsidRPr="000C0BB1">
        <w:t xml:space="preserve">Description: </w:t>
      </w:r>
      <w:r w:rsidR="00506A1F">
        <w:t>Cases of syphilis that likely occurred in the prior 12 months</w:t>
      </w:r>
      <w:r w:rsidR="00044344">
        <w:t xml:space="preserve"> </w:t>
      </w:r>
      <w:r w:rsidR="007E1E6D">
        <w:t>but do not have signs and symptoms of primary or secondary syphilis.</w:t>
      </w:r>
    </w:p>
    <w:p w14:paraId="02A4E172" w14:textId="60610420" w:rsidR="00D94833" w:rsidRPr="000C0BB1" w:rsidRDefault="00D94833" w:rsidP="00D94833">
      <w:pPr>
        <w:pStyle w:val="ListParagraph"/>
        <w:numPr>
          <w:ilvl w:val="0"/>
          <w:numId w:val="10"/>
        </w:numPr>
      </w:pPr>
      <w:r>
        <w:t>Source:</w:t>
      </w:r>
      <w:r w:rsidR="00E2706F">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E2706F">
        <w:fldChar w:fldCharType="separate"/>
      </w:r>
      <w:r w:rsidR="008078C1">
        <w:rPr>
          <w:noProof/>
        </w:rPr>
        <w:t>[7]</w:t>
      </w:r>
      <w:r w:rsidR="00E2706F">
        <w:fldChar w:fldCharType="end"/>
      </w:r>
      <w:r w:rsidR="00E2706F">
        <w:t xml:space="preserve">, </w:t>
      </w:r>
      <w:r>
        <w:t xml:space="preserve"> </w:t>
      </w:r>
      <w:r w:rsidR="00E2706F">
        <w:fldChar w:fldCharType="begin"/>
      </w:r>
      <w:r w:rsidR="00E20614">
        <w:instrText xml:space="preserve"> ADDIN EN.CITE &lt;EndNote&gt;&lt;Cite&gt;&lt;Author&gt;Centers&lt;/Author&gt;&lt;Year&gt;2024&lt;/Year&gt;&lt;IDText&gt;Sexually Transmitted Infections Surveillance 2022&lt;/IDText&gt;&lt;DisplayText&gt;[10]&lt;/DisplayText&gt;&lt;record&gt;&lt;urls&gt;&lt;related-urls&gt;&lt;url&gt;https://www.cdc.gov/sti-statistics/media/pdfs/2024/11/2022-STI-Surveillance-Report-PDF.pdf&lt;/url&gt;&lt;/related-urls&gt;&lt;/urls&gt;&lt;titles&gt;&lt;title&gt;Sexually Transmitted Infections Surveillance 2022&lt;/title&gt;&lt;/titles&gt;&lt;contributors&gt;&lt;authors&gt;&lt;author&gt;Centers for Disease Control and Prevention&lt;/author&gt;&lt;/authors&gt;&lt;/contributors&gt;&lt;added-date format="utc"&gt;1746719399&lt;/added-date&gt;&lt;pub-location&gt;Atlanta&lt;/pub-location&gt;&lt;ref-type name="Report"&gt;27&lt;/ref-type&gt;&lt;dates&gt;&lt;year&gt;2024&lt;/year&gt;&lt;/dates&gt;&lt;rec-number&gt;594&lt;/rec-number&gt;&lt;publisher&gt;US&amp;#xA;Department of Health and Human Services&lt;/publisher&gt;&lt;last-updated-date format="utc"&gt;1746719447&lt;/last-updated-date&gt;&lt;/record&gt;&lt;/Cite&gt;&lt;/EndNote&gt;</w:instrText>
      </w:r>
      <w:r w:rsidR="00E2706F">
        <w:fldChar w:fldCharType="separate"/>
      </w:r>
      <w:r w:rsidR="00E20614">
        <w:rPr>
          <w:noProof/>
        </w:rPr>
        <w:t>[10]</w:t>
      </w:r>
      <w:r w:rsidR="00E2706F">
        <w:fldChar w:fldCharType="end"/>
      </w:r>
      <w:r w:rsidR="00E2706F">
        <w:t>, Local Health Department Reports</w:t>
      </w:r>
    </w:p>
    <w:p w14:paraId="0A698FA2" w14:textId="727ADD2B" w:rsidR="00D94833" w:rsidRDefault="00D94833" w:rsidP="00D94833">
      <w:pPr>
        <w:pStyle w:val="ListParagraph"/>
        <w:numPr>
          <w:ilvl w:val="0"/>
          <w:numId w:val="10"/>
        </w:numPr>
      </w:pPr>
      <w:r w:rsidRPr="000C0BB1">
        <w:t>Assumptions</w:t>
      </w:r>
      <w:r>
        <w:t xml:space="preserve">: </w:t>
      </w:r>
      <w:r w:rsidR="002008CA">
        <w:t>#1</w:t>
      </w:r>
    </w:p>
    <w:p w14:paraId="2282EECA" w14:textId="77777777" w:rsidR="00FD33CC" w:rsidRDefault="00FD33CC" w:rsidP="00FD33CC">
      <w:pPr>
        <w:pStyle w:val="ListParagraph"/>
      </w:pPr>
    </w:p>
    <w:p w14:paraId="51AB2357" w14:textId="430C8DFD" w:rsidR="00FD33CC" w:rsidRPr="00E077F3" w:rsidRDefault="00FD33CC" w:rsidP="000A5C60">
      <w:pPr>
        <w:pStyle w:val="pk-heading2"/>
        <w:numPr>
          <w:ilvl w:val="1"/>
          <w:numId w:val="7"/>
        </w:numPr>
      </w:pPr>
      <w:r w:rsidRPr="00E077F3">
        <w:t xml:space="preserve">Output: Total Syphilis Diagnoses </w:t>
      </w:r>
    </w:p>
    <w:p w14:paraId="2D77B4BF" w14:textId="77777777" w:rsidR="00FD33CC" w:rsidRDefault="00FD33CC" w:rsidP="000A5C60">
      <w:pPr>
        <w:pStyle w:val="pk-heading2"/>
      </w:pPr>
    </w:p>
    <w:p w14:paraId="645DCBB1" w14:textId="658E26EA" w:rsidR="00FD33CC" w:rsidRDefault="00FD33CC" w:rsidP="00FD33CC">
      <w:pPr>
        <w:pStyle w:val="ListParagraph"/>
        <w:numPr>
          <w:ilvl w:val="0"/>
          <w:numId w:val="10"/>
        </w:numPr>
      </w:pPr>
      <w:r w:rsidRPr="000C0BB1">
        <w:t xml:space="preserve">Description: </w:t>
      </w:r>
      <w:r w:rsidR="0028442E">
        <w:t xml:space="preserve">A total count of syphilis diagnoses that includes the summation of </w:t>
      </w:r>
      <w:r w:rsidR="00AF19A8">
        <w:t>primary, secondary, early, unknown duration, and congenital cases.  Also includes stage of syphilis not stated.</w:t>
      </w:r>
    </w:p>
    <w:p w14:paraId="7D5C2A00" w14:textId="7A080119" w:rsidR="00FD33CC" w:rsidRPr="000C0BB1" w:rsidRDefault="00FD33CC" w:rsidP="00FD33CC">
      <w:pPr>
        <w:pStyle w:val="ListParagraph"/>
        <w:numPr>
          <w:ilvl w:val="0"/>
          <w:numId w:val="10"/>
        </w:numPr>
      </w:pPr>
      <w:r>
        <w:t xml:space="preserve">Source: </w:t>
      </w:r>
      <w:r w:rsidR="007279DB">
        <w:fldChar w:fldCharType="begin"/>
      </w:r>
      <w:r w:rsidR="00E20614">
        <w:instrText xml:space="preserve"> ADDIN EN.CITE &lt;EndNote&gt;&lt;Cite&gt;&lt;Author&gt;Centers&lt;/Author&gt;&lt;Year&gt;2024&lt;/Year&gt;&lt;IDText&gt;Sexually Transmitted Infections Surveillance 2022&lt;/IDText&gt;&lt;DisplayText&gt;[10]&lt;/DisplayText&gt;&lt;record&gt;&lt;urls&gt;&lt;related-urls&gt;&lt;url&gt;https://www.cdc.gov/sti-statistics/media/pdfs/2024/11/2022-STI-Surveillance-Report-PDF.pdf&lt;/url&gt;&lt;/related-urls&gt;&lt;/urls&gt;&lt;titles&gt;&lt;title&gt;Sexually Transmitted Infections Surveillance 2022&lt;/title&gt;&lt;/titles&gt;&lt;contributors&gt;&lt;authors&gt;&lt;author&gt;Centers for Disease Control and Prevention&lt;/author&gt;&lt;/authors&gt;&lt;/contributors&gt;&lt;added-date format="utc"&gt;1746719399&lt;/added-date&gt;&lt;pub-location&gt;Atlanta&lt;/pub-location&gt;&lt;ref-type name="Report"&gt;27&lt;/ref-type&gt;&lt;dates&gt;&lt;year&gt;2024&lt;/year&gt;&lt;/dates&gt;&lt;rec-number&gt;594&lt;/rec-number&gt;&lt;publisher&gt;US&amp;#xA;Department of Health and Human Services&lt;/publisher&gt;&lt;last-updated-date format="utc"&gt;1746719447&lt;/last-updated-date&gt;&lt;/record&gt;&lt;/Cite&gt;&lt;/EndNote&gt;</w:instrText>
      </w:r>
      <w:r w:rsidR="007279DB">
        <w:fldChar w:fldCharType="separate"/>
      </w:r>
      <w:r w:rsidR="00E20614">
        <w:rPr>
          <w:noProof/>
        </w:rPr>
        <w:t>[10]</w:t>
      </w:r>
      <w:r w:rsidR="007279DB">
        <w:fldChar w:fldCharType="end"/>
      </w:r>
      <w:r w:rsidR="007279DB">
        <w:t xml:space="preserve">, </w:t>
      </w:r>
      <w:r w:rsidR="007279DB">
        <w:fldChar w:fldCharType="begin"/>
      </w:r>
      <w:r w:rsidR="00E20614">
        <w:instrText xml:space="preserve"> ADDIN EN.CITE &lt;EndNote&gt;&lt;Cite&gt;&lt;Author&gt;Centers&lt;/Author&gt;&lt;Year&gt;2018&lt;/Year&gt;&lt;IDText&gt;Sexually Transmitted Disease Surveillance 2017&lt;/IDText&gt;&lt;DisplayText&gt;[11]&lt;/DisplayText&gt;&lt;record&gt;&lt;titles&gt;&lt;title&gt;&lt;style face="italic" font="default" size="100%"&gt;Sexually Transmitted Disease Surveillance 2017&lt;/style&gt;&lt;/title&gt;&lt;/titles&gt;&lt;contributors&gt;&lt;authors&gt;&lt;author&gt;Centers for Disease Control and Prevention&lt;/author&gt;&lt;/authors&gt;&lt;/contributors&gt;&lt;added-date format="utc"&gt;1746722005&lt;/added-date&gt;&lt;pub-location&gt;Atlanta&lt;/pub-location&gt;&lt;ref-type name="Report"&gt;27&lt;/ref-type&gt;&lt;dates&gt;&lt;year&gt;2018&lt;/year&gt;&lt;/dates&gt;&lt;rec-number&gt;595&lt;/rec-number&gt;&lt;publisher&gt;U.S. Department of Health and Human Services&lt;/publisher&gt;&lt;last-updated-date format="utc"&gt;1746722033&lt;/last-updated-date&gt;&lt;/record&gt;&lt;/Cite&gt;&lt;/EndNote&gt;</w:instrText>
      </w:r>
      <w:r w:rsidR="007279DB">
        <w:fldChar w:fldCharType="separate"/>
      </w:r>
      <w:r w:rsidR="00E20614">
        <w:rPr>
          <w:noProof/>
        </w:rPr>
        <w:t>[11]</w:t>
      </w:r>
      <w:r w:rsidR="007279DB">
        <w:fldChar w:fldCharType="end"/>
      </w:r>
      <w:r w:rsidR="007279DB">
        <w:t>, Local Health Department Reports</w:t>
      </w:r>
      <w:r>
        <w:t xml:space="preserve">  </w:t>
      </w:r>
    </w:p>
    <w:p w14:paraId="53C446FF" w14:textId="480EE5AE" w:rsidR="00FD33CC" w:rsidRDefault="00FD33CC" w:rsidP="00FD33CC">
      <w:pPr>
        <w:pStyle w:val="ListParagraph"/>
        <w:numPr>
          <w:ilvl w:val="0"/>
          <w:numId w:val="10"/>
        </w:numPr>
      </w:pPr>
      <w:r w:rsidRPr="000C0BB1">
        <w:t>Assumptions</w:t>
      </w:r>
      <w:r>
        <w:t xml:space="preserve">: </w:t>
      </w:r>
      <w:r w:rsidR="0000021E">
        <w:t>none</w:t>
      </w:r>
    </w:p>
    <w:p w14:paraId="145FEA96" w14:textId="77777777" w:rsidR="00C900C7" w:rsidRDefault="00C900C7" w:rsidP="000C0BB1"/>
    <w:p w14:paraId="43A1FEA8" w14:textId="61B31A5D" w:rsidR="00C2063B" w:rsidRPr="00E077F3" w:rsidRDefault="00C2063B" w:rsidP="000A5C60">
      <w:pPr>
        <w:pStyle w:val="pk-heading2"/>
        <w:numPr>
          <w:ilvl w:val="1"/>
          <w:numId w:val="7"/>
        </w:numPr>
      </w:pPr>
      <w:r w:rsidRPr="00E077F3">
        <w:t xml:space="preserve">Output: Congenital Syphilis Diagnoses </w:t>
      </w:r>
    </w:p>
    <w:p w14:paraId="38B35065" w14:textId="77777777" w:rsidR="00C2063B" w:rsidRDefault="00C2063B" w:rsidP="000A5C60">
      <w:pPr>
        <w:pStyle w:val="pk-heading2"/>
      </w:pPr>
    </w:p>
    <w:p w14:paraId="521FF29B" w14:textId="3696EB00" w:rsidR="00C2063B" w:rsidRDefault="00C2063B" w:rsidP="00C2063B">
      <w:pPr>
        <w:pStyle w:val="ListParagraph"/>
        <w:numPr>
          <w:ilvl w:val="0"/>
          <w:numId w:val="10"/>
        </w:numPr>
      </w:pPr>
      <w:r w:rsidRPr="000C0BB1">
        <w:t xml:space="preserve">Description: </w:t>
      </w:r>
      <w:r w:rsidR="00B603E3">
        <w:t>Count of babies born with syphilis as passed from mother infected with syphilis.</w:t>
      </w:r>
    </w:p>
    <w:p w14:paraId="2EAAFBD4" w14:textId="1D29E06B" w:rsidR="00C2063B" w:rsidRPr="000C0BB1" w:rsidRDefault="00C2063B" w:rsidP="00C2063B">
      <w:pPr>
        <w:pStyle w:val="ListParagraph"/>
        <w:numPr>
          <w:ilvl w:val="0"/>
          <w:numId w:val="10"/>
        </w:numPr>
      </w:pPr>
      <w:r>
        <w:t xml:space="preserve">Source: </w:t>
      </w:r>
      <w:r w:rsidR="00B12DA8">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B12DA8">
        <w:fldChar w:fldCharType="separate"/>
      </w:r>
      <w:r w:rsidR="008078C1">
        <w:rPr>
          <w:noProof/>
        </w:rPr>
        <w:t>[7]</w:t>
      </w:r>
      <w:r w:rsidR="00B12DA8">
        <w:fldChar w:fldCharType="end"/>
      </w:r>
      <w:r w:rsidR="00B12DA8">
        <w:t xml:space="preserve">, </w:t>
      </w:r>
      <w:r w:rsidR="004D4612">
        <w:fldChar w:fldCharType="begin"/>
      </w:r>
      <w:r w:rsidR="00E20614">
        <w:instrText xml:space="preserve"> ADDIN EN.CITE &lt;EndNote&gt;&lt;Cite&gt;&lt;Author&gt;Centers&lt;/Author&gt;&lt;Year&gt;2024&lt;/Year&gt;&lt;IDText&gt;Sexually Transmitted Infections Surveillance 2022&lt;/IDText&gt;&lt;DisplayText&gt;[10]&lt;/DisplayText&gt;&lt;record&gt;&lt;urls&gt;&lt;related-urls&gt;&lt;url&gt;https://www.cdc.gov/sti-statistics/media/pdfs/2024/11/2022-STI-Surveillance-Report-PDF.pdf&lt;/url&gt;&lt;/related-urls&gt;&lt;/urls&gt;&lt;titles&gt;&lt;title&gt;Sexually Transmitted Infections Surveillance 2022&lt;/title&gt;&lt;/titles&gt;&lt;contributors&gt;&lt;authors&gt;&lt;author&gt;Centers for Disease Control and Prevention&lt;/author&gt;&lt;/authors&gt;&lt;/contributors&gt;&lt;added-date format="utc"&gt;1746719399&lt;/added-date&gt;&lt;pub-location&gt;Atlanta&lt;/pub-location&gt;&lt;ref-type name="Report"&gt;27&lt;/ref-type&gt;&lt;dates&gt;&lt;year&gt;2024&lt;/year&gt;&lt;/dates&gt;&lt;rec-number&gt;594&lt;/rec-number&gt;&lt;publisher&gt;US&amp;#xA;Department of Health and Human Services&lt;/publisher&gt;&lt;last-updated-date format="utc"&gt;1746719447&lt;/last-updated-date&gt;&lt;/record&gt;&lt;/Cite&gt;&lt;/EndNote&gt;</w:instrText>
      </w:r>
      <w:r w:rsidR="004D4612">
        <w:fldChar w:fldCharType="separate"/>
      </w:r>
      <w:r w:rsidR="00E20614">
        <w:rPr>
          <w:noProof/>
        </w:rPr>
        <w:t>[10]</w:t>
      </w:r>
      <w:r w:rsidR="004D4612">
        <w:fldChar w:fldCharType="end"/>
      </w:r>
      <w:r w:rsidR="00B12DA8">
        <w:t>, Local Health Department Reports</w:t>
      </w:r>
    </w:p>
    <w:p w14:paraId="708BAD7C" w14:textId="616AD944" w:rsidR="00C2063B" w:rsidRDefault="00C2063B" w:rsidP="00C2063B">
      <w:pPr>
        <w:pStyle w:val="ListParagraph"/>
        <w:numPr>
          <w:ilvl w:val="0"/>
          <w:numId w:val="10"/>
        </w:numPr>
      </w:pPr>
      <w:r w:rsidRPr="000C0BB1">
        <w:t>Assumptions</w:t>
      </w:r>
      <w:r>
        <w:t xml:space="preserve">: </w:t>
      </w:r>
      <w:r w:rsidR="007F64A6">
        <w:t>none</w:t>
      </w:r>
    </w:p>
    <w:p w14:paraId="23C47AA6" w14:textId="77777777" w:rsidR="00C2063B" w:rsidRDefault="00C2063B" w:rsidP="000C0BB1"/>
    <w:p w14:paraId="67834359" w14:textId="26F83ED2" w:rsidR="00C246B7" w:rsidRPr="00E077F3" w:rsidRDefault="00C246B7" w:rsidP="000A5C60">
      <w:pPr>
        <w:pStyle w:val="pk-heading2"/>
        <w:numPr>
          <w:ilvl w:val="1"/>
          <w:numId w:val="7"/>
        </w:numPr>
      </w:pPr>
      <w:r w:rsidRPr="00E077F3">
        <w:t xml:space="preserve">Output: CNS Syphilis Diagnoses </w:t>
      </w:r>
    </w:p>
    <w:p w14:paraId="31BB95A2" w14:textId="77777777" w:rsidR="00C246B7" w:rsidRDefault="00C246B7" w:rsidP="000A5C60">
      <w:pPr>
        <w:pStyle w:val="pk-heading2"/>
      </w:pPr>
    </w:p>
    <w:p w14:paraId="04683BB3" w14:textId="62344EE3" w:rsidR="00C246B7" w:rsidRDefault="00C246B7" w:rsidP="00C246B7">
      <w:pPr>
        <w:pStyle w:val="ListParagraph"/>
        <w:numPr>
          <w:ilvl w:val="0"/>
          <w:numId w:val="10"/>
        </w:numPr>
      </w:pPr>
      <w:r w:rsidRPr="000C0BB1">
        <w:t xml:space="preserve">Description: </w:t>
      </w:r>
      <w:r w:rsidR="00F071A4">
        <w:t xml:space="preserve">Neurosyphilis- count of syphilis cases where there is evidence of syphilis in the </w:t>
      </w:r>
      <w:r w:rsidR="007C7510">
        <w:t>central nervous system.</w:t>
      </w:r>
    </w:p>
    <w:p w14:paraId="2DC6FF52" w14:textId="45722950" w:rsidR="00C246B7" w:rsidRPr="000C0BB1" w:rsidRDefault="00C246B7" w:rsidP="00C246B7">
      <w:pPr>
        <w:pStyle w:val="ListParagraph"/>
        <w:numPr>
          <w:ilvl w:val="0"/>
          <w:numId w:val="10"/>
        </w:numPr>
      </w:pPr>
      <w:r>
        <w:t xml:space="preserve">Source: </w:t>
      </w:r>
      <w:r w:rsidR="007A735F">
        <w:fldChar w:fldCharType="begin"/>
      </w:r>
      <w:r w:rsidR="00E20614">
        <w:instrText xml:space="preserve"> ADDIN EN.CITE &lt;EndNote&gt;&lt;Cite&gt;&lt;Author&gt;Centers&lt;/Author&gt;&lt;Year&gt;2004&lt;/Year&gt;&lt;IDText&gt;Sexually Transmitted Disease Surveillance, 2003&lt;/IDText&gt;&lt;DisplayText&gt;[12]&lt;/DisplayText&gt;&lt;record&gt;&lt;urls&gt;&lt;related-urls&gt;&lt;url&gt;&lt;style face="bold" font="default" size="100%"&gt;http://www.cdc.gov/std/stats/&lt;/style&gt;&lt;/url&gt;&lt;/related-urls&gt;&lt;/urls&gt;&lt;titles&gt;&lt;title&gt;&lt;style face="italic" font="default" size="100%"&gt;Sexually Transmitted Disease Surveillance, 2003&lt;/style&gt;&lt;/title&gt;&lt;/titles&gt;&lt;contributors&gt;&lt;authors&gt;&lt;author&gt;Centers for Disease&lt;/author&gt;&lt;author&gt;Control and Prevention&lt;/author&gt;&lt;/authors&gt;&lt;/contributors&gt;&lt;added-date format="utc"&gt;1746722747&lt;/added-date&gt;&lt;pub-location&gt;Atlanta&lt;/pub-location&gt;&lt;ref-type name="Report"&gt;27&lt;/ref-type&gt;&lt;dates&gt;&lt;year&gt;2004&lt;/year&gt;&lt;/dates&gt;&lt;rec-number&gt;596&lt;/rec-number&gt;&lt;publisher&gt;U.S. Department of&amp;#xA;Health and Human Services&lt;/publisher&gt;&lt;last-updated-date format="utc"&gt;1746722792&lt;/last-updated-date&gt;&lt;/record&gt;&lt;/Cite&gt;&lt;/EndNote&gt;</w:instrText>
      </w:r>
      <w:r w:rsidR="007A735F">
        <w:fldChar w:fldCharType="separate"/>
      </w:r>
      <w:r w:rsidR="00E20614">
        <w:rPr>
          <w:noProof/>
        </w:rPr>
        <w:t>[12]</w:t>
      </w:r>
      <w:r w:rsidR="007A735F">
        <w:fldChar w:fldCharType="end"/>
      </w:r>
    </w:p>
    <w:p w14:paraId="463DB698" w14:textId="11DD2682" w:rsidR="00C246B7" w:rsidRDefault="00C246B7" w:rsidP="00C246B7">
      <w:pPr>
        <w:pStyle w:val="ListParagraph"/>
        <w:numPr>
          <w:ilvl w:val="0"/>
          <w:numId w:val="10"/>
        </w:numPr>
      </w:pPr>
      <w:r w:rsidRPr="000C0BB1">
        <w:t>Assumptions</w:t>
      </w:r>
      <w:r>
        <w:t xml:space="preserve">: </w:t>
      </w:r>
      <w:r w:rsidR="00497266">
        <w:t>none</w:t>
      </w:r>
    </w:p>
    <w:p w14:paraId="63FF6383" w14:textId="77777777" w:rsidR="00580B79" w:rsidRDefault="00580B79" w:rsidP="00580B79">
      <w:pPr>
        <w:pStyle w:val="ListParagraph"/>
      </w:pPr>
    </w:p>
    <w:p w14:paraId="06A4A3A6" w14:textId="5A54D95C" w:rsidR="00580B79" w:rsidRPr="00E077F3" w:rsidRDefault="00580B79" w:rsidP="000A5C60">
      <w:pPr>
        <w:pStyle w:val="pk-heading2"/>
        <w:numPr>
          <w:ilvl w:val="1"/>
          <w:numId w:val="7"/>
        </w:numPr>
      </w:pPr>
      <w:r w:rsidRPr="00E077F3">
        <w:t xml:space="preserve">Output: Unknown Duration or Late Syphilis Diagnoses </w:t>
      </w:r>
    </w:p>
    <w:p w14:paraId="7526D378" w14:textId="77777777" w:rsidR="00580B79" w:rsidRDefault="00580B79" w:rsidP="000A5C60">
      <w:pPr>
        <w:pStyle w:val="pk-heading2"/>
      </w:pPr>
    </w:p>
    <w:p w14:paraId="6D8B9D53" w14:textId="6F7B8107" w:rsidR="00580B79" w:rsidRDefault="00580B79" w:rsidP="00580B79">
      <w:pPr>
        <w:pStyle w:val="ListParagraph"/>
        <w:numPr>
          <w:ilvl w:val="0"/>
          <w:numId w:val="10"/>
        </w:numPr>
      </w:pPr>
      <w:r w:rsidRPr="000C0BB1">
        <w:t xml:space="preserve">Description: </w:t>
      </w:r>
      <w:r w:rsidR="00564179">
        <w:t xml:space="preserve">Count of syphilis cases </w:t>
      </w:r>
      <w:r w:rsidR="008443B5">
        <w:t>that have occurred more than 12 months prior</w:t>
      </w:r>
      <w:r w:rsidR="00E017EF">
        <w:t xml:space="preserve"> or cases where there is not sufficient evidence to determine that the case was acquired in the past 12 months.</w:t>
      </w:r>
    </w:p>
    <w:p w14:paraId="201F6760" w14:textId="41DC7266" w:rsidR="00580B79" w:rsidRPr="000C0BB1" w:rsidRDefault="00580B79" w:rsidP="00580B79">
      <w:pPr>
        <w:pStyle w:val="ListParagraph"/>
        <w:numPr>
          <w:ilvl w:val="0"/>
          <w:numId w:val="10"/>
        </w:numPr>
      </w:pPr>
      <w:r>
        <w:t xml:space="preserve">Source: </w:t>
      </w:r>
      <w:r w:rsidR="00A829BA">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A829BA">
        <w:fldChar w:fldCharType="separate"/>
      </w:r>
      <w:r w:rsidR="008078C1">
        <w:rPr>
          <w:noProof/>
        </w:rPr>
        <w:t>[7]</w:t>
      </w:r>
      <w:r w:rsidR="00A829BA">
        <w:fldChar w:fldCharType="end"/>
      </w:r>
      <w:r w:rsidR="00A829BA">
        <w:t xml:space="preserve">, </w:t>
      </w:r>
      <w:r w:rsidR="00A829BA">
        <w:fldChar w:fldCharType="begin"/>
      </w:r>
      <w:r w:rsidR="00E20614">
        <w:instrText xml:space="preserve"> ADDIN EN.CITE &lt;EndNote&gt;&lt;Cite&gt;&lt;Author&gt;Centers&lt;/Author&gt;&lt;Year&gt;2024&lt;/Year&gt;&lt;IDText&gt;Sexually Transmitted Infections Surveillance 2022&lt;/IDText&gt;&lt;DisplayText&gt;[10]&lt;/DisplayText&gt;&lt;record&gt;&lt;urls&gt;&lt;related-urls&gt;&lt;url&gt;https://www.cdc.gov/sti-statistics/media/pdfs/2024/11/2022-STI-Surveillance-Report-PDF.pdf&lt;/url&gt;&lt;/related-urls&gt;&lt;/urls&gt;&lt;titles&gt;&lt;title&gt;Sexually Transmitted Infections Surveillance 2022&lt;/title&gt;&lt;/titles&gt;&lt;contributors&gt;&lt;authors&gt;&lt;author&gt;Centers for Disease Control and Prevention&lt;/author&gt;&lt;/authors&gt;&lt;/contributors&gt;&lt;added-date format="utc"&gt;1746719399&lt;/added-date&gt;&lt;pub-location&gt;Atlanta&lt;/pub-location&gt;&lt;ref-type name="Report"&gt;27&lt;/ref-type&gt;&lt;dates&gt;&lt;year&gt;2024&lt;/year&gt;&lt;/dates&gt;&lt;rec-number&gt;594&lt;/rec-number&gt;&lt;publisher&gt;US&amp;#xA;Department of Health and Human Services&lt;/publisher&gt;&lt;last-updated-date format="utc"&gt;1746719447&lt;/last-updated-date&gt;&lt;/record&gt;&lt;/Cite&gt;&lt;/EndNote&gt;</w:instrText>
      </w:r>
      <w:r w:rsidR="00A829BA">
        <w:fldChar w:fldCharType="separate"/>
      </w:r>
      <w:r w:rsidR="00E20614">
        <w:rPr>
          <w:noProof/>
        </w:rPr>
        <w:t>[10]</w:t>
      </w:r>
      <w:r w:rsidR="00A829BA">
        <w:fldChar w:fldCharType="end"/>
      </w:r>
      <w:r w:rsidR="001C7DA5">
        <w:t xml:space="preserve">, </w:t>
      </w:r>
      <w:r w:rsidR="001C7DA5">
        <w:fldChar w:fldCharType="begin"/>
      </w:r>
      <w:r w:rsidR="00E20614">
        <w:instrText xml:space="preserve"> ADDIN EN.CITE &lt;EndNote&gt;&lt;Cite&gt;&lt;Author&gt;Centers&lt;/Author&gt;&lt;Year&gt;2004&lt;/Year&gt;&lt;IDText&gt;Sexually Transmitted Disease Surveillance, 2003&lt;/IDText&gt;&lt;DisplayText&gt;[12]&lt;/DisplayText&gt;&lt;record&gt;&lt;urls&gt;&lt;related-urls&gt;&lt;url&gt;&lt;style face="bold" font="default" size="100%"&gt;http://www.cdc.gov/std/stats/&lt;/style&gt;&lt;/url&gt;&lt;/related-urls&gt;&lt;/urls&gt;&lt;titles&gt;&lt;title&gt;&lt;style face="italic" font="default" size="100%"&gt;Sexually Transmitted Disease Surveillance, 2003&lt;/style&gt;&lt;/title&gt;&lt;/titles&gt;&lt;contributors&gt;&lt;authors&gt;&lt;author&gt;Centers for Disease&lt;/author&gt;&lt;author&gt;Control and Prevention&lt;/author&gt;&lt;/authors&gt;&lt;/contributors&gt;&lt;added-date format="utc"&gt;1746722747&lt;/added-date&gt;&lt;pub-location&gt;Atlanta&lt;/pub-location&gt;&lt;ref-type name="Report"&gt;27&lt;/ref-type&gt;&lt;dates&gt;&lt;year&gt;2004&lt;/year&gt;&lt;/dates&gt;&lt;rec-number&gt;596&lt;/rec-number&gt;&lt;publisher&gt;U.S. Department of&amp;#xA;Health and Human Services&lt;/publisher&gt;&lt;last-updated-date format="utc"&gt;1746722792&lt;/last-updated-date&gt;&lt;/record&gt;&lt;/Cite&gt;&lt;/EndNote&gt;</w:instrText>
      </w:r>
      <w:r w:rsidR="001C7DA5">
        <w:fldChar w:fldCharType="separate"/>
      </w:r>
      <w:r w:rsidR="00E20614">
        <w:rPr>
          <w:noProof/>
        </w:rPr>
        <w:t>[12]</w:t>
      </w:r>
      <w:r w:rsidR="001C7DA5">
        <w:fldChar w:fldCharType="end"/>
      </w:r>
      <w:r w:rsidR="001C7DA5">
        <w:t>, Local Health Department Reports</w:t>
      </w:r>
    </w:p>
    <w:p w14:paraId="6FCD88D7" w14:textId="40E12A49" w:rsidR="00580B79" w:rsidRDefault="00580B79" w:rsidP="00580B79">
      <w:pPr>
        <w:pStyle w:val="ListParagraph"/>
        <w:numPr>
          <w:ilvl w:val="0"/>
          <w:numId w:val="10"/>
        </w:numPr>
      </w:pPr>
      <w:r w:rsidRPr="000C0BB1">
        <w:t>Assumptions</w:t>
      </w:r>
      <w:r>
        <w:t xml:space="preserve">: </w:t>
      </w:r>
      <w:r w:rsidR="00A829BA">
        <w:t>#1</w:t>
      </w:r>
      <w:r>
        <w:t xml:space="preserve"> </w:t>
      </w:r>
    </w:p>
    <w:p w14:paraId="428D3241" w14:textId="77777777" w:rsidR="00580B79" w:rsidRDefault="00580B79" w:rsidP="00580B79"/>
    <w:p w14:paraId="12D69450" w14:textId="66CCECB0" w:rsidR="00270CD9" w:rsidRPr="003D572F" w:rsidRDefault="00270CD9" w:rsidP="000A5C60">
      <w:pPr>
        <w:pStyle w:val="pk-heading2"/>
        <w:numPr>
          <w:ilvl w:val="1"/>
          <w:numId w:val="7"/>
        </w:numPr>
      </w:pPr>
      <w:r w:rsidRPr="003D572F">
        <w:t>Output: Proportion of Congenital Syphilis Births</w:t>
      </w:r>
    </w:p>
    <w:p w14:paraId="4D0473CA" w14:textId="77777777" w:rsidR="00270CD9" w:rsidRDefault="00270CD9" w:rsidP="000A5C60">
      <w:pPr>
        <w:pStyle w:val="pk-heading2"/>
      </w:pPr>
    </w:p>
    <w:p w14:paraId="3EDAE519" w14:textId="69D7780E" w:rsidR="00270CD9" w:rsidRDefault="00270CD9" w:rsidP="00270CD9">
      <w:pPr>
        <w:pStyle w:val="ListParagraph"/>
        <w:numPr>
          <w:ilvl w:val="0"/>
          <w:numId w:val="10"/>
        </w:numPr>
      </w:pPr>
      <w:r w:rsidRPr="000C0BB1">
        <w:t xml:space="preserve">Description: </w:t>
      </w:r>
      <w:r w:rsidR="001C0539">
        <w:t xml:space="preserve">The proportion of total births that are cases of congenital syphilis. This is calculated as </w:t>
      </w:r>
      <w:r w:rsidR="007E0AD0">
        <w:t>(# of congenital syphilis births/</w:t>
      </w:r>
      <w:r w:rsidR="003D572F">
        <w:t xml:space="preserve"> </w:t>
      </w:r>
      <w:r w:rsidR="007E0AD0">
        <w:t># total births)</w:t>
      </w:r>
    </w:p>
    <w:p w14:paraId="6E93CC51" w14:textId="619CFAF1" w:rsidR="00270CD9" w:rsidRPr="000C0BB1" w:rsidRDefault="00270CD9" w:rsidP="00270CD9">
      <w:pPr>
        <w:pStyle w:val="ListParagraph"/>
        <w:numPr>
          <w:ilvl w:val="0"/>
          <w:numId w:val="10"/>
        </w:numPr>
      </w:pPr>
      <w:r>
        <w:t xml:space="preserve">Source: </w:t>
      </w:r>
      <w:r w:rsidR="00C872C4">
        <w:fldChar w:fldCharType="begin"/>
      </w:r>
      <w:r w:rsidR="008078C1">
        <w:instrText xml:space="preserve"> ADDIN EN.CITE &lt;EndNote&gt;&lt;Cite&gt;&lt;Author&gt;Centers&lt;/Author&gt;&lt;IDText&gt;NCHHSTP AtlasPlus&lt;/IDText&gt;&lt;DisplayText&gt;[7]&lt;/DisplayText&gt;&lt;record&gt;&lt;urls&gt;&lt;related-urls&gt;&lt;url&gt;https://www.cdc.gov/nchhstp/about/atlasplus.html&lt;/url&gt;&lt;/related-urls&gt;&lt;/urls&gt;&lt;titles&gt;&lt;title&gt;NCHHSTP AtlasPlus&lt;/title&gt;&lt;/titles&gt;&lt;contributors&gt;&lt;authors&gt;&lt;author&gt;Centers for Disease Control and Prevention&lt;/author&gt;&lt;/authors&gt;&lt;/contributors&gt;&lt;added-date format="utc"&gt;1746635749&lt;/added-date&gt;&lt;ref-type name="Dataset"&gt;59&lt;/ref-type&gt;&lt;rec-number&gt;589&lt;/rec-number&gt;&lt;last-updated-date format="utc"&gt;1746635774&lt;/last-updated-date&gt;&lt;/record&gt;&lt;/Cite&gt;&lt;/EndNote&gt;</w:instrText>
      </w:r>
      <w:r w:rsidR="00C872C4">
        <w:fldChar w:fldCharType="separate"/>
      </w:r>
      <w:r w:rsidR="008078C1">
        <w:rPr>
          <w:noProof/>
        </w:rPr>
        <w:t>[7]</w:t>
      </w:r>
      <w:r w:rsidR="00C872C4">
        <w:fldChar w:fldCharType="end"/>
      </w:r>
      <w:r w:rsidR="00C872C4">
        <w:t>, Local Health Department Reports</w:t>
      </w:r>
      <w:r>
        <w:t xml:space="preserve">  </w:t>
      </w:r>
    </w:p>
    <w:p w14:paraId="6254AA31" w14:textId="6A6FFF4E" w:rsidR="00270CD9" w:rsidRDefault="00270CD9" w:rsidP="00425E6D">
      <w:pPr>
        <w:pStyle w:val="ListParagraph"/>
        <w:numPr>
          <w:ilvl w:val="0"/>
          <w:numId w:val="10"/>
        </w:numPr>
      </w:pPr>
      <w:r w:rsidRPr="000C0BB1">
        <w:t>Assumptions</w:t>
      </w:r>
      <w:r>
        <w:t xml:space="preserve">: </w:t>
      </w:r>
      <w:r w:rsidR="00C57C55">
        <w:t xml:space="preserve">Denominator </w:t>
      </w:r>
      <w:r w:rsidR="00C6486D">
        <w:t>is ‘</w:t>
      </w:r>
      <w:proofErr w:type="spellStart"/>
      <w:proofErr w:type="gramStart"/>
      <w:r w:rsidR="00C6486D">
        <w:t>births.denominator.for.congenital</w:t>
      </w:r>
      <w:proofErr w:type="gramEnd"/>
      <w:r w:rsidR="00C6486D">
        <w:t>.syphilis.proportion</w:t>
      </w:r>
      <w:proofErr w:type="spellEnd"/>
      <w:r w:rsidR="00C6486D">
        <w:t xml:space="preserve">’ where data is from CDC Wonder.  </w:t>
      </w:r>
    </w:p>
    <w:p w14:paraId="010F5A77" w14:textId="77777777" w:rsidR="00270CD9" w:rsidRDefault="00270CD9" w:rsidP="00270CD9">
      <w:pPr>
        <w:pStyle w:val="ListParagraph"/>
      </w:pPr>
    </w:p>
    <w:p w14:paraId="7B67241D" w14:textId="02911EE1" w:rsidR="00270CD9" w:rsidRPr="001C4B05" w:rsidRDefault="00270CD9" w:rsidP="000A5C60">
      <w:pPr>
        <w:pStyle w:val="pk-heading2"/>
        <w:numPr>
          <w:ilvl w:val="1"/>
          <w:numId w:val="7"/>
        </w:numPr>
      </w:pPr>
      <w:r w:rsidRPr="001C4B05">
        <w:lastRenderedPageBreak/>
        <w:t>Output: Births Denominator</w:t>
      </w:r>
      <w:r w:rsidR="00425E6D" w:rsidRPr="001C4B05">
        <w:t xml:space="preserve"> for Congenital Syphilis Proportion</w:t>
      </w:r>
      <w:r w:rsidRPr="001C4B05">
        <w:t xml:space="preserve"> </w:t>
      </w:r>
    </w:p>
    <w:p w14:paraId="3EE15F07" w14:textId="77777777" w:rsidR="00270CD9" w:rsidRDefault="00270CD9" w:rsidP="000A5C60">
      <w:pPr>
        <w:pStyle w:val="pk-heading2"/>
      </w:pPr>
    </w:p>
    <w:p w14:paraId="670757FF" w14:textId="52F7E5FE" w:rsidR="00270CD9" w:rsidRDefault="00270CD9" w:rsidP="00270CD9">
      <w:pPr>
        <w:pStyle w:val="ListParagraph"/>
        <w:numPr>
          <w:ilvl w:val="0"/>
          <w:numId w:val="10"/>
        </w:numPr>
      </w:pPr>
      <w:r w:rsidRPr="000C0BB1">
        <w:t xml:space="preserve">Description: </w:t>
      </w:r>
      <w:r w:rsidR="00D91326">
        <w:t>Count of liveborn infants.</w:t>
      </w:r>
    </w:p>
    <w:p w14:paraId="1FC7C447" w14:textId="35D6C36A" w:rsidR="00270CD9" w:rsidRPr="000C0BB1" w:rsidRDefault="00270CD9" w:rsidP="00270CD9">
      <w:pPr>
        <w:pStyle w:val="ListParagraph"/>
        <w:numPr>
          <w:ilvl w:val="0"/>
          <w:numId w:val="10"/>
        </w:numPr>
      </w:pPr>
      <w:r>
        <w:t xml:space="preserve">Source: </w:t>
      </w:r>
      <w:r w:rsidR="00F10AC5">
        <w:fldChar w:fldCharType="begin"/>
      </w:r>
      <w:r w:rsidR="008078C1">
        <w:instrText xml:space="preserve"> ADDIN EN.CITE &lt;EndNote&gt;&lt;Cite&gt;&lt;Author&gt;Centers for Disease Control and Prevention&lt;/Author&gt;&lt;IDText&gt;National Vital Statistics System, Natality on CDC WONDER Online Database. Data are from the Natality Records 2007-2023, as compiled from data provided by the 57 vital statistics jurisdictions through the Vital Statistics Cooperative Program&lt;/IDText&gt;&lt;DisplayText&gt;[5]&lt;/DisplayText&gt;&lt;record&gt;&lt;urls&gt;&lt;related-urls&gt;&lt;url&gt;http://wonder.cdc.gov/natality-current.html&lt;/url&gt;&lt;/related-urls&gt;&lt;/urls&gt;&lt;titles&gt;&lt;title&gt;National Vital Statistics System, Natality on CDC WONDER Online Database. Data are from the Natality Records 2007-2023, as compiled from data provided by the 57 vital statistics jurisdictions through the Vital Statistics Cooperative Program&lt;/title&gt;&lt;/titles&gt;&lt;contributors&gt;&lt;authors&gt;&lt;author&gt;Centers for Disease Control and Prevention, National Center for Health Statistics.&lt;/author&gt;&lt;/authors&gt;&lt;/contributors&gt;&lt;added-date format="utc"&gt;1746642316&lt;/added-date&gt;&lt;ref-type name="Dataset"&gt;59&lt;/ref-type&gt;&lt;rec-number&gt;590&lt;/rec-number&gt;&lt;last-updated-date format="utc"&gt;1746642345&lt;/last-updated-date&gt;&lt;/record&gt;&lt;/Cite&gt;&lt;/EndNote&gt;</w:instrText>
      </w:r>
      <w:r w:rsidR="00F10AC5">
        <w:fldChar w:fldCharType="separate"/>
      </w:r>
      <w:r w:rsidR="008078C1">
        <w:rPr>
          <w:noProof/>
        </w:rPr>
        <w:t>[5]</w:t>
      </w:r>
      <w:r w:rsidR="00F10AC5">
        <w:fldChar w:fldCharType="end"/>
      </w:r>
      <w:r w:rsidR="00170915">
        <w:t xml:space="preserve">, </w:t>
      </w:r>
      <w:r w:rsidR="00170915">
        <w:fldChar w:fldCharType="begin"/>
      </w:r>
      <w:r w:rsidR="00E20614">
        <w:instrText xml:space="preserve"> ADDIN EN.CITE &lt;EndNote&gt;&lt;Cite&gt;&lt;Author&gt;Centers for Disease Control and Prevention&lt;/Author&gt;&lt;Year&gt;2003-2006&lt;/Year&gt;&lt;IDText&gt;National Vital Statistics&lt;/IDText&gt;&lt;DisplayText&gt;[13]&lt;/DisplayText&gt;&lt;record&gt;&lt;urls&gt;&lt;related-urls&gt;&lt;url&gt;http://wonder.cdc.gov/natality-v2006.html&lt;/url&gt;&lt;/related-urls&gt;&lt;/urls&gt;&lt;titles&gt;&lt;title&gt;National Vital Statistics&amp;#xA;System, Natality on CDC WONDER Online Database.  &lt;/title&gt;&lt;/titles&gt;&lt;contributors&gt;&lt;authors&gt;&lt;author&gt;Centers for Disease Control and Prevention,&lt;/author&gt;&lt;author&gt;National Center for Health Statistics&lt;/author&gt;&lt;/authors&gt;&lt;/contributors&gt;&lt;added-date format="utc"&gt;1746724458&lt;/added-date&gt;&lt;ref-type name="Dataset"&gt;59&lt;/ref-type&gt;&lt;dates&gt;&lt;year&gt;2003-2006&lt;/year&gt;&lt;/dates&gt;&lt;rec-number&gt;598&lt;/rec-number&gt;&lt;last-updated-date format="utc"&gt;1746724540&lt;/last-updated-date&gt;&lt;/record&gt;&lt;/Cite&gt;&lt;/EndNote&gt;</w:instrText>
      </w:r>
      <w:r w:rsidR="00170915">
        <w:fldChar w:fldCharType="separate"/>
      </w:r>
      <w:r w:rsidR="00E20614">
        <w:rPr>
          <w:noProof/>
        </w:rPr>
        <w:t>[13]</w:t>
      </w:r>
      <w:r w:rsidR="00170915">
        <w:fldChar w:fldCharType="end"/>
      </w:r>
      <w:r w:rsidR="00170915">
        <w:t xml:space="preserve">, </w:t>
      </w:r>
      <w:r w:rsidR="00170915">
        <w:fldChar w:fldCharType="begin"/>
      </w:r>
      <w:r w:rsidR="00E20614">
        <w:instrText xml:space="preserve"> ADDIN EN.CITE &lt;EndNote&gt;&lt;Cite&gt;&lt;Author&gt;Centers for Disease Control and Prevention&lt;/Author&gt;&lt;Year&gt;1997-2002&lt;/Year&gt;&lt;IDText&gt;National Vital Statistics System, Natality on&lt;/IDText&gt;&lt;DisplayText&gt;[14]&lt;/DisplayText&gt;&lt;record&gt;&lt;urls&gt;&lt;related-urls&gt;&lt;url&gt;http://wonder.cdc.gov/natality-v2002.html&lt;/url&gt;&lt;/related-urls&gt;&lt;/urls&gt;&lt;titles&gt;&lt;title&gt;National Vital Statistics System, Natality on&amp;#xA;CDC WONDER Online Database&lt;/title&gt;&lt;/titles&gt;&lt;contributors&gt;&lt;authors&gt;&lt;author&gt;Centers for Disease Control and Prevention,&lt;/author&gt;&lt;author&gt;National Center for Health Statistics&lt;/author&gt;&lt;/authors&gt;&lt;/contributors&gt;&lt;added-date format="utc"&gt;1746724226&lt;/added-date&gt;&lt;ref-type name="Dataset"&gt;59&lt;/ref-type&gt;&lt;dates&gt;&lt;year&gt;1997-2002&lt;/year&gt;&lt;/dates&gt;&lt;rec-number&gt;597&lt;/rec-number&gt;&lt;last-updated-date format="utc"&gt;1746724422&lt;/last-updated-date&gt;&lt;/record&gt;&lt;/Cite&gt;&lt;/EndNote&gt;</w:instrText>
      </w:r>
      <w:r w:rsidR="00170915">
        <w:fldChar w:fldCharType="separate"/>
      </w:r>
      <w:r w:rsidR="00E20614">
        <w:rPr>
          <w:noProof/>
        </w:rPr>
        <w:t>[14]</w:t>
      </w:r>
      <w:r w:rsidR="00170915">
        <w:fldChar w:fldCharType="end"/>
      </w:r>
    </w:p>
    <w:p w14:paraId="4DC1AE2F" w14:textId="1FE42D91" w:rsidR="00270CD9" w:rsidRDefault="00270CD9" w:rsidP="00270CD9">
      <w:pPr>
        <w:pStyle w:val="ListParagraph"/>
        <w:numPr>
          <w:ilvl w:val="0"/>
          <w:numId w:val="10"/>
        </w:numPr>
      </w:pPr>
      <w:r w:rsidRPr="000C0BB1">
        <w:t>Assumptions</w:t>
      </w:r>
      <w:r>
        <w:t xml:space="preserve">: </w:t>
      </w:r>
      <w:r w:rsidR="00FD72BD">
        <w:t xml:space="preserve">#1.  </w:t>
      </w:r>
      <w:r w:rsidR="000768AE">
        <w:t>To calculate the ‘</w:t>
      </w:r>
      <w:proofErr w:type="spellStart"/>
      <w:r w:rsidR="000768AE">
        <w:t>proportion.</w:t>
      </w:r>
      <w:proofErr w:type="gramStart"/>
      <w:r w:rsidR="000768AE">
        <w:t>of.congenital</w:t>
      </w:r>
      <w:proofErr w:type="gramEnd"/>
      <w:r w:rsidR="000768AE">
        <w:t>.syphilis.births</w:t>
      </w:r>
      <w:proofErr w:type="spellEnd"/>
      <w:r w:rsidR="000768AE">
        <w:t xml:space="preserve">,’ birth were aggregated from county to MSA (#1) prior to calculating the </w:t>
      </w:r>
      <w:r w:rsidR="00FA7844">
        <w:t>‘</w:t>
      </w:r>
      <w:proofErr w:type="spellStart"/>
      <w:r w:rsidR="000768AE">
        <w:t>proportion</w:t>
      </w:r>
      <w:r w:rsidR="00FA7844">
        <w:t>.of.congenital.syphilis.births</w:t>
      </w:r>
      <w:proofErr w:type="spellEnd"/>
      <w:r w:rsidR="00FA7844">
        <w:t>.’</w:t>
      </w:r>
      <w:r>
        <w:t xml:space="preserve"> </w:t>
      </w:r>
    </w:p>
    <w:p w14:paraId="4BCFBBDE" w14:textId="77777777" w:rsidR="00270CD9" w:rsidRDefault="00270CD9" w:rsidP="00270CD9">
      <w:pPr>
        <w:pStyle w:val="ListParagraph"/>
      </w:pPr>
    </w:p>
    <w:p w14:paraId="392B1BCC" w14:textId="4C8B987C" w:rsidR="002C1D0A" w:rsidRDefault="002C1D0A">
      <w:r>
        <w:br w:type="page"/>
      </w:r>
    </w:p>
    <w:p w14:paraId="2265AC82" w14:textId="77777777" w:rsidR="001C64FE" w:rsidRDefault="001C64FE" w:rsidP="000C0BB1"/>
    <w:p w14:paraId="42C37A70" w14:textId="77777777" w:rsidR="001C64FE" w:rsidRDefault="001C64FE" w:rsidP="000C0BB1"/>
    <w:p w14:paraId="670B0D70" w14:textId="77777777" w:rsidR="00981572" w:rsidRPr="00981572" w:rsidRDefault="001C64FE" w:rsidP="00981572">
      <w:pPr>
        <w:pStyle w:val="EndNoteBibliography"/>
        <w:ind w:left="720" w:hanging="720"/>
      </w:pPr>
      <w:r>
        <w:fldChar w:fldCharType="begin"/>
      </w:r>
      <w:r>
        <w:instrText xml:space="preserve"> ADDIN EN.REFLIST </w:instrText>
      </w:r>
      <w:r>
        <w:fldChar w:fldCharType="separate"/>
      </w:r>
      <w:r w:rsidR="00981572" w:rsidRPr="00981572">
        <w:t>1.</w:t>
      </w:r>
      <w:r w:rsidR="00981572" w:rsidRPr="00981572">
        <w:tab/>
        <w:t>Bureau USC. Population and Housing Unit Estimates Datasets.</w:t>
      </w:r>
    </w:p>
    <w:p w14:paraId="22FFA4A0" w14:textId="77777777" w:rsidR="00981572" w:rsidRPr="00981572" w:rsidRDefault="00981572" w:rsidP="00981572">
      <w:pPr>
        <w:pStyle w:val="EndNoteBibliography"/>
        <w:ind w:left="720" w:hanging="720"/>
      </w:pPr>
      <w:r w:rsidRPr="00981572">
        <w:t>2.</w:t>
      </w:r>
      <w:r w:rsidRPr="00981572">
        <w:tab/>
        <w:t>Centers for Disease Control and Prevention NCfHS. National Vital Statistics System, Mortality 1999-2020 on CDC WONDER Online Database, released in 2021.</w:t>
      </w:r>
    </w:p>
    <w:p w14:paraId="4CB7BC1B" w14:textId="77777777" w:rsidR="00981572" w:rsidRPr="00981572" w:rsidRDefault="00981572" w:rsidP="00981572">
      <w:pPr>
        <w:pStyle w:val="EndNoteBibliography"/>
        <w:ind w:left="720" w:hanging="720"/>
      </w:pPr>
      <w:r w:rsidRPr="00981572">
        <w:t>3.</w:t>
      </w:r>
      <w:r w:rsidRPr="00981572">
        <w:tab/>
        <w:t>(ACS) USCBaACS. Metro-to-Metro Migration Flows.</w:t>
      </w:r>
    </w:p>
    <w:p w14:paraId="175E4A1A" w14:textId="77777777" w:rsidR="00981572" w:rsidRPr="00981572" w:rsidRDefault="00981572" w:rsidP="00981572">
      <w:pPr>
        <w:pStyle w:val="EndNoteBibliography"/>
        <w:ind w:left="720" w:hanging="720"/>
      </w:pPr>
      <w:r w:rsidRPr="00981572">
        <w:t>4.</w:t>
      </w:r>
      <w:r w:rsidRPr="00981572">
        <w:tab/>
        <w:t>Survey USCBaAC. Geographical Mobility in the Past Year by Sex for Current Residence in the United States.</w:t>
      </w:r>
    </w:p>
    <w:p w14:paraId="1F66477D" w14:textId="77777777" w:rsidR="00981572" w:rsidRPr="00981572" w:rsidRDefault="00981572" w:rsidP="00981572">
      <w:pPr>
        <w:pStyle w:val="EndNoteBibliography"/>
        <w:ind w:left="720" w:hanging="720"/>
      </w:pPr>
      <w:r w:rsidRPr="00981572">
        <w:t>5.</w:t>
      </w:r>
      <w:r w:rsidRPr="00981572">
        <w:tab/>
        <w:t>Centers for Disease Control and Prevention NCfHS. National Vital Statistics System, Natality on CDC WONDER Online Database. Data are from the Natality Records 2007-2023, as compiled from data provided by the 57 vital statistics jurisdictions through the Vital Statistics Cooperative Program.</w:t>
      </w:r>
    </w:p>
    <w:p w14:paraId="1D1A62A3" w14:textId="77777777" w:rsidR="00981572" w:rsidRPr="00981572" w:rsidRDefault="00981572" w:rsidP="00981572">
      <w:pPr>
        <w:pStyle w:val="EndNoteBibliography"/>
        <w:ind w:left="720" w:hanging="720"/>
      </w:pPr>
      <w:r w:rsidRPr="00981572">
        <w:t>6.</w:t>
      </w:r>
      <w:r w:rsidRPr="00981572">
        <w:tab/>
        <w:t>Centers for Disease Control and Prevention NCfHS. National Vital Statistics System, Natality on CDC WONDER Online Database. Data are from the Natality Records 2016-2023, as compiled from data provided by the 57 vital statistics jurisdictions through the Vital Statistics Cooperative Program.</w:t>
      </w:r>
    </w:p>
    <w:p w14:paraId="715471D8" w14:textId="77777777" w:rsidR="00981572" w:rsidRPr="00981572" w:rsidRDefault="00981572" w:rsidP="00981572">
      <w:pPr>
        <w:pStyle w:val="EndNoteBibliography"/>
        <w:ind w:left="720" w:hanging="720"/>
      </w:pPr>
      <w:r w:rsidRPr="00981572">
        <w:t>7.</w:t>
      </w:r>
      <w:r w:rsidRPr="00981572">
        <w:tab/>
        <w:t>Prevention CfDCa. NCHHSTP AtlasPlus.</w:t>
      </w:r>
    </w:p>
    <w:p w14:paraId="6A7FEE37" w14:textId="77777777" w:rsidR="00981572" w:rsidRPr="00981572" w:rsidRDefault="00981572" w:rsidP="00981572">
      <w:pPr>
        <w:pStyle w:val="EndNoteBibliography"/>
        <w:ind w:left="720" w:hanging="720"/>
      </w:pPr>
      <w:r w:rsidRPr="00981572">
        <w:t>8.</w:t>
      </w:r>
      <w:r w:rsidRPr="00981572">
        <w:tab/>
        <w:t>AIDSVu:  Sullivan PS WC, Koski C,, Pembleton E MP, Taussig J, Ricca A, Luisi N, Mokotoff E, Benbow N,, Castel AD DA, Valdiserri RO, Bradley H, Jaggi C, O’Farrell D, Filipowicz R,, Siegler AJ CJ, Sanchez TH. A Data Visualization and Dissemination Resource to</w:t>
      </w:r>
    </w:p>
    <w:p w14:paraId="240E1CEC" w14:textId="77777777" w:rsidR="00981572" w:rsidRPr="00981572" w:rsidRDefault="00981572" w:rsidP="00981572">
      <w:pPr>
        <w:pStyle w:val="EndNoteBibliography"/>
      </w:pPr>
      <w:r w:rsidRPr="00981572">
        <w:t>Support HIV Prevention and Care at the Local Level: Analysis and Uses of the</w:t>
      </w:r>
    </w:p>
    <w:p w14:paraId="4090FB96" w14:textId="77777777" w:rsidR="00981572" w:rsidRPr="00981572" w:rsidRDefault="00981572" w:rsidP="00981572">
      <w:pPr>
        <w:pStyle w:val="EndNoteBibliography"/>
      </w:pPr>
      <w:r w:rsidRPr="00981572">
        <w:t xml:space="preserve">AIDSVu Public Data Resource. J Med Internet Red, </w:t>
      </w:r>
      <w:r w:rsidRPr="00981572">
        <w:rPr>
          <w:b/>
        </w:rPr>
        <w:t>2020</w:t>
      </w:r>
      <w:r w:rsidRPr="00981572">
        <w:t>.</w:t>
      </w:r>
    </w:p>
    <w:p w14:paraId="34A2DEDF" w14:textId="77777777" w:rsidR="00981572" w:rsidRPr="00981572" w:rsidRDefault="00981572" w:rsidP="00981572">
      <w:pPr>
        <w:pStyle w:val="EndNoteBibliography"/>
        <w:ind w:left="720" w:hanging="720"/>
      </w:pPr>
      <w:r w:rsidRPr="00981572">
        <w:t>9.</w:t>
      </w:r>
      <w:r w:rsidRPr="00981572">
        <w:tab/>
      </w:r>
      <w:r w:rsidRPr="00981572">
        <w:rPr>
          <w:i/>
        </w:rPr>
        <w:t>Behavioral Risk Factor Surveillance System Survey Data</w:t>
      </w:r>
      <w:r w:rsidRPr="00981572">
        <w:t xml:space="preserve"> . In: (CDC) CfDCaP. Atlanta, Georgia: U.S. Department of Health and Human Services, Centers for Disease Control and Prevention.</w:t>
      </w:r>
    </w:p>
    <w:p w14:paraId="09A463DC" w14:textId="77777777" w:rsidR="00981572" w:rsidRPr="00981572" w:rsidRDefault="00981572" w:rsidP="00981572">
      <w:pPr>
        <w:pStyle w:val="EndNoteBibliography"/>
        <w:ind w:left="720" w:hanging="720"/>
      </w:pPr>
      <w:r w:rsidRPr="00981572">
        <w:t>10.</w:t>
      </w:r>
      <w:r w:rsidRPr="00981572">
        <w:tab/>
        <w:t>Prevention CfDCa. Sexually Transmitted Infections Surveillance 2022. Atlanta: US</w:t>
      </w:r>
    </w:p>
    <w:p w14:paraId="0C9487DF" w14:textId="77777777" w:rsidR="00981572" w:rsidRPr="00981572" w:rsidRDefault="00981572" w:rsidP="00981572">
      <w:pPr>
        <w:pStyle w:val="EndNoteBibliography"/>
      </w:pPr>
      <w:r w:rsidRPr="00981572">
        <w:t xml:space="preserve">Department of Health and Human Services, </w:t>
      </w:r>
      <w:r w:rsidRPr="00981572">
        <w:rPr>
          <w:b/>
        </w:rPr>
        <w:t>2024</w:t>
      </w:r>
      <w:r w:rsidRPr="00981572">
        <w:t>.</w:t>
      </w:r>
    </w:p>
    <w:p w14:paraId="7EAC87A4" w14:textId="77777777" w:rsidR="00981572" w:rsidRPr="00981572" w:rsidRDefault="00981572" w:rsidP="00981572">
      <w:pPr>
        <w:pStyle w:val="EndNoteBibliography"/>
        <w:ind w:left="720" w:hanging="720"/>
      </w:pPr>
      <w:r w:rsidRPr="00981572">
        <w:t>11.</w:t>
      </w:r>
      <w:r w:rsidRPr="00981572">
        <w:tab/>
        <w:t xml:space="preserve">Prevention CfDCa. </w:t>
      </w:r>
      <w:r w:rsidRPr="00981572">
        <w:rPr>
          <w:i/>
        </w:rPr>
        <w:t>Sexually Transmitted Disease Surveillance 2017</w:t>
      </w:r>
      <w:r w:rsidRPr="00981572">
        <w:t xml:space="preserve">. Atlanta: U.S. Department of Health and Human Services, </w:t>
      </w:r>
      <w:r w:rsidRPr="00981572">
        <w:rPr>
          <w:b/>
        </w:rPr>
        <w:t>2018</w:t>
      </w:r>
      <w:r w:rsidRPr="00981572">
        <w:t>.</w:t>
      </w:r>
    </w:p>
    <w:p w14:paraId="1A53E9F0" w14:textId="77777777" w:rsidR="00981572" w:rsidRPr="00981572" w:rsidRDefault="00981572" w:rsidP="00981572">
      <w:pPr>
        <w:pStyle w:val="EndNoteBibliography"/>
        <w:ind w:left="720" w:hanging="720"/>
      </w:pPr>
      <w:r w:rsidRPr="00981572">
        <w:t>12.</w:t>
      </w:r>
      <w:r w:rsidRPr="00981572">
        <w:tab/>
        <w:t xml:space="preserve">Disease Cf, Prevention Ca. </w:t>
      </w:r>
      <w:r w:rsidRPr="00981572">
        <w:rPr>
          <w:i/>
        </w:rPr>
        <w:t>Sexually Transmitted Disease Surveillance, 2003</w:t>
      </w:r>
      <w:r w:rsidRPr="00981572">
        <w:t>. Atlanta: U.S. Department of</w:t>
      </w:r>
    </w:p>
    <w:p w14:paraId="2F8EA989" w14:textId="77777777" w:rsidR="00981572" w:rsidRPr="00981572" w:rsidRDefault="00981572" w:rsidP="00981572">
      <w:pPr>
        <w:pStyle w:val="EndNoteBibliography"/>
      </w:pPr>
      <w:r w:rsidRPr="00981572">
        <w:t xml:space="preserve">Health and Human Services, </w:t>
      </w:r>
      <w:r w:rsidRPr="00981572">
        <w:rPr>
          <w:b/>
        </w:rPr>
        <w:t>2004</w:t>
      </w:r>
      <w:r w:rsidRPr="00981572">
        <w:t>.</w:t>
      </w:r>
    </w:p>
    <w:p w14:paraId="75BCD467" w14:textId="77777777" w:rsidR="00981572" w:rsidRPr="00981572" w:rsidRDefault="00981572" w:rsidP="00981572">
      <w:pPr>
        <w:pStyle w:val="EndNoteBibliography"/>
        <w:ind w:left="720" w:hanging="720"/>
      </w:pPr>
      <w:r w:rsidRPr="00981572">
        <w:t>13.</w:t>
      </w:r>
      <w:r w:rsidRPr="00981572">
        <w:tab/>
        <w:t>Centers for Disease Control and Prevention, Statistics NCfH. National Vital Statistics</w:t>
      </w:r>
    </w:p>
    <w:p w14:paraId="327FEF19" w14:textId="77777777" w:rsidR="00981572" w:rsidRPr="00981572" w:rsidRDefault="00981572" w:rsidP="00981572">
      <w:pPr>
        <w:pStyle w:val="EndNoteBibliography"/>
      </w:pPr>
      <w:r w:rsidRPr="00981572">
        <w:t xml:space="preserve">System, Natality on CDC WONDER Online Database.  . </w:t>
      </w:r>
      <w:r w:rsidRPr="00981572">
        <w:rPr>
          <w:b/>
        </w:rPr>
        <w:t>2003-2006</w:t>
      </w:r>
      <w:r w:rsidRPr="00981572">
        <w:t>.</w:t>
      </w:r>
    </w:p>
    <w:p w14:paraId="4DC1DB8A" w14:textId="77777777" w:rsidR="00981572" w:rsidRPr="00981572" w:rsidRDefault="00981572" w:rsidP="00981572">
      <w:pPr>
        <w:pStyle w:val="EndNoteBibliography"/>
        <w:ind w:left="720" w:hanging="720"/>
      </w:pPr>
      <w:r w:rsidRPr="00981572">
        <w:t>14.</w:t>
      </w:r>
      <w:r w:rsidRPr="00981572">
        <w:tab/>
        <w:t>Centers for Disease Control and Prevention, Statistics NCfH. National Vital Statistics System, Natality on</w:t>
      </w:r>
    </w:p>
    <w:p w14:paraId="04114052" w14:textId="77777777" w:rsidR="00981572" w:rsidRPr="00981572" w:rsidRDefault="00981572" w:rsidP="00981572">
      <w:pPr>
        <w:pStyle w:val="EndNoteBibliography"/>
      </w:pPr>
      <w:r w:rsidRPr="00981572">
        <w:t xml:space="preserve">CDC WONDER Online Database. </w:t>
      </w:r>
      <w:r w:rsidRPr="00981572">
        <w:rPr>
          <w:b/>
        </w:rPr>
        <w:t>1997-2002</w:t>
      </w:r>
      <w:r w:rsidRPr="00981572">
        <w:t>.</w:t>
      </w:r>
    </w:p>
    <w:p w14:paraId="43246D56" w14:textId="21102968" w:rsidR="00C246B7" w:rsidRDefault="001C64FE" w:rsidP="000C0BB1">
      <w:r>
        <w:fldChar w:fldCharType="end"/>
      </w:r>
    </w:p>
    <w:sectPr w:rsidR="00C246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oe Dansky" w:date="2025-05-09T13:26:00Z" w:initials="ZD">
    <w:p w14:paraId="5C312DAC" w14:textId="77777777" w:rsidR="001A7033" w:rsidRDefault="001A7033">
      <w:pPr>
        <w:pStyle w:val="CommentText"/>
        <w:rPr>
          <w:rStyle w:val="CommentReference"/>
        </w:rPr>
      </w:pPr>
      <w:r>
        <w:rPr>
          <w:rStyle w:val="CommentReference"/>
        </w:rPr>
        <w:annotationRef/>
      </w:r>
      <w:r w:rsidR="004E4438">
        <w:rPr>
          <w:rStyle w:val="CommentReference"/>
        </w:rPr>
        <w:t>Waiting for Todd</w:t>
      </w:r>
      <w:r w:rsidR="00E97AA4">
        <w:rPr>
          <w:rStyle w:val="CommentReference"/>
        </w:rPr>
        <w:t xml:space="preserve"> to follow up on citation</w:t>
      </w:r>
    </w:p>
    <w:p w14:paraId="1A88628E" w14:textId="550C8402" w:rsidR="00E97AA4" w:rsidRDefault="00E97AA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862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C88110" w16cex:dateUtc="2025-05-09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8628E" w16cid:durableId="2BC88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57A91"/>
    <w:multiLevelType w:val="multilevel"/>
    <w:tmpl w:val="01E2BD4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582A0F9F"/>
    <w:multiLevelType w:val="multilevel"/>
    <w:tmpl w:val="ED1C04D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A6C050B"/>
    <w:multiLevelType w:val="hybridMultilevel"/>
    <w:tmpl w:val="6AE42A84"/>
    <w:lvl w:ilvl="0" w:tplc="7D5460EA">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B544A9C"/>
    <w:multiLevelType w:val="multilevel"/>
    <w:tmpl w:val="B762DF7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707B64DB"/>
    <w:multiLevelType w:val="hybridMultilevel"/>
    <w:tmpl w:val="78642E9C"/>
    <w:lvl w:ilvl="0" w:tplc="0B561D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BC7461"/>
    <w:multiLevelType w:val="hybridMultilevel"/>
    <w:tmpl w:val="50D67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0"/>
  </w:num>
  <w:num w:numId="4">
    <w:abstractNumId w:val="0"/>
  </w:num>
  <w:num w:numId="5">
    <w:abstractNumId w:val="0"/>
  </w:num>
  <w:num w:numId="6">
    <w:abstractNumId w:val="0"/>
  </w:num>
  <w:num w:numId="7">
    <w:abstractNumId w:val="0"/>
  </w:num>
  <w:num w:numId="8">
    <w:abstractNumId w:val="1"/>
  </w:num>
  <w:num w:numId="9">
    <w:abstractNumId w:val="4"/>
  </w:num>
  <w:num w:numId="10">
    <w:abstractNumId w:val="2"/>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e Dansky">
    <w15:presenceInfo w15:providerId="AD" w15:userId="S::zdansky1@jh.edu::cb436787-0f89-4199-8881-fb332ac68b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 Infectious Diseas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C0BB1"/>
    <w:rsid w:val="0000021E"/>
    <w:rsid w:val="00011218"/>
    <w:rsid w:val="00022993"/>
    <w:rsid w:val="000229DC"/>
    <w:rsid w:val="00025A17"/>
    <w:rsid w:val="000340EE"/>
    <w:rsid w:val="00035AA8"/>
    <w:rsid w:val="00042D8A"/>
    <w:rsid w:val="00044344"/>
    <w:rsid w:val="00052732"/>
    <w:rsid w:val="00055C9E"/>
    <w:rsid w:val="00055F41"/>
    <w:rsid w:val="000670E6"/>
    <w:rsid w:val="00070153"/>
    <w:rsid w:val="00071354"/>
    <w:rsid w:val="000717D4"/>
    <w:rsid w:val="000768AE"/>
    <w:rsid w:val="00087A16"/>
    <w:rsid w:val="00091B1E"/>
    <w:rsid w:val="000A1117"/>
    <w:rsid w:val="000A3760"/>
    <w:rsid w:val="000A5C60"/>
    <w:rsid w:val="000B2A2E"/>
    <w:rsid w:val="000B5349"/>
    <w:rsid w:val="000C0BB1"/>
    <w:rsid w:val="000D4FD7"/>
    <w:rsid w:val="000D6DAA"/>
    <w:rsid w:val="000E3942"/>
    <w:rsid w:val="000E57E9"/>
    <w:rsid w:val="000F1EC3"/>
    <w:rsid w:val="000F4480"/>
    <w:rsid w:val="000F72F8"/>
    <w:rsid w:val="001031DC"/>
    <w:rsid w:val="001276B4"/>
    <w:rsid w:val="0013273D"/>
    <w:rsid w:val="00133EA8"/>
    <w:rsid w:val="00136A75"/>
    <w:rsid w:val="00141A88"/>
    <w:rsid w:val="00155CB3"/>
    <w:rsid w:val="00156277"/>
    <w:rsid w:val="00170278"/>
    <w:rsid w:val="00170915"/>
    <w:rsid w:val="00175C84"/>
    <w:rsid w:val="001767A1"/>
    <w:rsid w:val="00184D66"/>
    <w:rsid w:val="001917E4"/>
    <w:rsid w:val="001A7033"/>
    <w:rsid w:val="001B3FBD"/>
    <w:rsid w:val="001B592A"/>
    <w:rsid w:val="001B71FA"/>
    <w:rsid w:val="001C0539"/>
    <w:rsid w:val="001C4B05"/>
    <w:rsid w:val="001C64FE"/>
    <w:rsid w:val="001C7DA5"/>
    <w:rsid w:val="001D4DF0"/>
    <w:rsid w:val="001D696B"/>
    <w:rsid w:val="001E3F66"/>
    <w:rsid w:val="001F38B0"/>
    <w:rsid w:val="002008CA"/>
    <w:rsid w:val="0020345C"/>
    <w:rsid w:val="002115F2"/>
    <w:rsid w:val="00213194"/>
    <w:rsid w:val="00215461"/>
    <w:rsid w:val="00216989"/>
    <w:rsid w:val="00225B4D"/>
    <w:rsid w:val="00233EF9"/>
    <w:rsid w:val="00257AC5"/>
    <w:rsid w:val="00257CBD"/>
    <w:rsid w:val="0026236C"/>
    <w:rsid w:val="00270CD9"/>
    <w:rsid w:val="0028442E"/>
    <w:rsid w:val="002854D3"/>
    <w:rsid w:val="00287DA3"/>
    <w:rsid w:val="00287F68"/>
    <w:rsid w:val="002A0086"/>
    <w:rsid w:val="002A4DC3"/>
    <w:rsid w:val="002A5A9D"/>
    <w:rsid w:val="002A5E83"/>
    <w:rsid w:val="002B69F2"/>
    <w:rsid w:val="002B77BF"/>
    <w:rsid w:val="002C15FC"/>
    <w:rsid w:val="002C1D0A"/>
    <w:rsid w:val="002C3595"/>
    <w:rsid w:val="002D77B3"/>
    <w:rsid w:val="002E124A"/>
    <w:rsid w:val="002E3528"/>
    <w:rsid w:val="002E3795"/>
    <w:rsid w:val="002E75B3"/>
    <w:rsid w:val="00302B0D"/>
    <w:rsid w:val="00316C5D"/>
    <w:rsid w:val="00320651"/>
    <w:rsid w:val="0032532C"/>
    <w:rsid w:val="003275A5"/>
    <w:rsid w:val="00331C1B"/>
    <w:rsid w:val="00332EC6"/>
    <w:rsid w:val="00341861"/>
    <w:rsid w:val="003435C2"/>
    <w:rsid w:val="003509BA"/>
    <w:rsid w:val="00356E6F"/>
    <w:rsid w:val="00357239"/>
    <w:rsid w:val="00375AD9"/>
    <w:rsid w:val="003A5640"/>
    <w:rsid w:val="003A5EE9"/>
    <w:rsid w:val="003B3170"/>
    <w:rsid w:val="003B61C7"/>
    <w:rsid w:val="003B628E"/>
    <w:rsid w:val="003B6A07"/>
    <w:rsid w:val="003C103D"/>
    <w:rsid w:val="003D4D90"/>
    <w:rsid w:val="003D572F"/>
    <w:rsid w:val="0040109B"/>
    <w:rsid w:val="0040774D"/>
    <w:rsid w:val="0042055F"/>
    <w:rsid w:val="00422992"/>
    <w:rsid w:val="00425E6D"/>
    <w:rsid w:val="0042619D"/>
    <w:rsid w:val="004323E5"/>
    <w:rsid w:val="0043265D"/>
    <w:rsid w:val="00435FD3"/>
    <w:rsid w:val="00445B25"/>
    <w:rsid w:val="0044689F"/>
    <w:rsid w:val="0046799D"/>
    <w:rsid w:val="00472AF9"/>
    <w:rsid w:val="00473E12"/>
    <w:rsid w:val="0047447B"/>
    <w:rsid w:val="0047730A"/>
    <w:rsid w:val="0047752B"/>
    <w:rsid w:val="00487DE6"/>
    <w:rsid w:val="00494F77"/>
    <w:rsid w:val="00497266"/>
    <w:rsid w:val="00497895"/>
    <w:rsid w:val="004A1D63"/>
    <w:rsid w:val="004A2B0F"/>
    <w:rsid w:val="004B23CE"/>
    <w:rsid w:val="004B3069"/>
    <w:rsid w:val="004B3B29"/>
    <w:rsid w:val="004D4612"/>
    <w:rsid w:val="004D7267"/>
    <w:rsid w:val="004E4438"/>
    <w:rsid w:val="004E5800"/>
    <w:rsid w:val="004F1880"/>
    <w:rsid w:val="004F364C"/>
    <w:rsid w:val="004F7132"/>
    <w:rsid w:val="005014F0"/>
    <w:rsid w:val="0050554D"/>
    <w:rsid w:val="00506A1F"/>
    <w:rsid w:val="00515E79"/>
    <w:rsid w:val="00531CC0"/>
    <w:rsid w:val="00532C5E"/>
    <w:rsid w:val="00534CE3"/>
    <w:rsid w:val="00541A8D"/>
    <w:rsid w:val="0054469E"/>
    <w:rsid w:val="00545FB8"/>
    <w:rsid w:val="005479DF"/>
    <w:rsid w:val="005604D1"/>
    <w:rsid w:val="00564179"/>
    <w:rsid w:val="00576E15"/>
    <w:rsid w:val="00580B79"/>
    <w:rsid w:val="00587DE1"/>
    <w:rsid w:val="00590FE5"/>
    <w:rsid w:val="0059221A"/>
    <w:rsid w:val="00592F41"/>
    <w:rsid w:val="005A076D"/>
    <w:rsid w:val="005A429C"/>
    <w:rsid w:val="005B18F4"/>
    <w:rsid w:val="005B27A1"/>
    <w:rsid w:val="005C3D69"/>
    <w:rsid w:val="005C6437"/>
    <w:rsid w:val="005D5D06"/>
    <w:rsid w:val="005E2400"/>
    <w:rsid w:val="005E3A08"/>
    <w:rsid w:val="005E771E"/>
    <w:rsid w:val="005F0C18"/>
    <w:rsid w:val="005F2218"/>
    <w:rsid w:val="005F68F0"/>
    <w:rsid w:val="006068D7"/>
    <w:rsid w:val="00612946"/>
    <w:rsid w:val="006270BE"/>
    <w:rsid w:val="00641DFD"/>
    <w:rsid w:val="00652524"/>
    <w:rsid w:val="006604F2"/>
    <w:rsid w:val="0066503E"/>
    <w:rsid w:val="00666DB3"/>
    <w:rsid w:val="006727D5"/>
    <w:rsid w:val="006802CE"/>
    <w:rsid w:val="00680F7F"/>
    <w:rsid w:val="006962F3"/>
    <w:rsid w:val="006A2095"/>
    <w:rsid w:val="006A74AC"/>
    <w:rsid w:val="006A7E6D"/>
    <w:rsid w:val="006B2C3E"/>
    <w:rsid w:val="006C02D3"/>
    <w:rsid w:val="006D43BB"/>
    <w:rsid w:val="006D56A3"/>
    <w:rsid w:val="006D5DB8"/>
    <w:rsid w:val="006E431F"/>
    <w:rsid w:val="006E74F1"/>
    <w:rsid w:val="00701E57"/>
    <w:rsid w:val="00706A13"/>
    <w:rsid w:val="007250BC"/>
    <w:rsid w:val="0072548A"/>
    <w:rsid w:val="007279DB"/>
    <w:rsid w:val="00736061"/>
    <w:rsid w:val="007376D2"/>
    <w:rsid w:val="00751A02"/>
    <w:rsid w:val="00764DEE"/>
    <w:rsid w:val="007700EB"/>
    <w:rsid w:val="00775C9B"/>
    <w:rsid w:val="00785448"/>
    <w:rsid w:val="00790981"/>
    <w:rsid w:val="00793985"/>
    <w:rsid w:val="007A703F"/>
    <w:rsid w:val="007A735F"/>
    <w:rsid w:val="007B201F"/>
    <w:rsid w:val="007B2E1D"/>
    <w:rsid w:val="007B75FF"/>
    <w:rsid w:val="007C7510"/>
    <w:rsid w:val="007D66DA"/>
    <w:rsid w:val="007D7A82"/>
    <w:rsid w:val="007E0AD0"/>
    <w:rsid w:val="007E1E6D"/>
    <w:rsid w:val="007E3105"/>
    <w:rsid w:val="007E7BFD"/>
    <w:rsid w:val="007F1E61"/>
    <w:rsid w:val="007F64A6"/>
    <w:rsid w:val="008018EF"/>
    <w:rsid w:val="00802F2E"/>
    <w:rsid w:val="00805728"/>
    <w:rsid w:val="008078C1"/>
    <w:rsid w:val="00820355"/>
    <w:rsid w:val="0082798A"/>
    <w:rsid w:val="00842126"/>
    <w:rsid w:val="008443B5"/>
    <w:rsid w:val="00852909"/>
    <w:rsid w:val="00852937"/>
    <w:rsid w:val="008567B0"/>
    <w:rsid w:val="00856FC0"/>
    <w:rsid w:val="008821D8"/>
    <w:rsid w:val="00886A15"/>
    <w:rsid w:val="00890D34"/>
    <w:rsid w:val="008A062A"/>
    <w:rsid w:val="008A2C25"/>
    <w:rsid w:val="008A59C9"/>
    <w:rsid w:val="008C25E9"/>
    <w:rsid w:val="008C2D31"/>
    <w:rsid w:val="008C3E6D"/>
    <w:rsid w:val="008D3EA1"/>
    <w:rsid w:val="008D4547"/>
    <w:rsid w:val="008D67FA"/>
    <w:rsid w:val="008E5126"/>
    <w:rsid w:val="008F4CE4"/>
    <w:rsid w:val="008F5B07"/>
    <w:rsid w:val="00916431"/>
    <w:rsid w:val="00916BB8"/>
    <w:rsid w:val="00924B17"/>
    <w:rsid w:val="00930FD3"/>
    <w:rsid w:val="00937DBD"/>
    <w:rsid w:val="00942A83"/>
    <w:rsid w:val="00962C3E"/>
    <w:rsid w:val="00962F56"/>
    <w:rsid w:val="00975E4F"/>
    <w:rsid w:val="00981572"/>
    <w:rsid w:val="009A34EC"/>
    <w:rsid w:val="009B29CE"/>
    <w:rsid w:val="009B69EB"/>
    <w:rsid w:val="009C450B"/>
    <w:rsid w:val="009C5B67"/>
    <w:rsid w:val="009D7711"/>
    <w:rsid w:val="009E1A87"/>
    <w:rsid w:val="009E4BDC"/>
    <w:rsid w:val="009E5F45"/>
    <w:rsid w:val="009E74E3"/>
    <w:rsid w:val="009F0A0F"/>
    <w:rsid w:val="009F4586"/>
    <w:rsid w:val="009F4DB4"/>
    <w:rsid w:val="009F743D"/>
    <w:rsid w:val="009F7DF1"/>
    <w:rsid w:val="00A16141"/>
    <w:rsid w:val="00A2035D"/>
    <w:rsid w:val="00A307CE"/>
    <w:rsid w:val="00A36BEF"/>
    <w:rsid w:val="00A53A89"/>
    <w:rsid w:val="00A54C2A"/>
    <w:rsid w:val="00A56138"/>
    <w:rsid w:val="00A56824"/>
    <w:rsid w:val="00A56F66"/>
    <w:rsid w:val="00A626D0"/>
    <w:rsid w:val="00A65F40"/>
    <w:rsid w:val="00A744BE"/>
    <w:rsid w:val="00A814E7"/>
    <w:rsid w:val="00A829BA"/>
    <w:rsid w:val="00A92CF2"/>
    <w:rsid w:val="00AA09DA"/>
    <w:rsid w:val="00AA6D5F"/>
    <w:rsid w:val="00AB67A0"/>
    <w:rsid w:val="00AC5627"/>
    <w:rsid w:val="00AD189E"/>
    <w:rsid w:val="00AD4755"/>
    <w:rsid w:val="00AD7AAA"/>
    <w:rsid w:val="00AD7CBE"/>
    <w:rsid w:val="00AE2923"/>
    <w:rsid w:val="00AE567D"/>
    <w:rsid w:val="00AF0CC4"/>
    <w:rsid w:val="00AF19A8"/>
    <w:rsid w:val="00B00BBE"/>
    <w:rsid w:val="00B04DF2"/>
    <w:rsid w:val="00B0783E"/>
    <w:rsid w:val="00B12DA8"/>
    <w:rsid w:val="00B210D5"/>
    <w:rsid w:val="00B22CCA"/>
    <w:rsid w:val="00B43A47"/>
    <w:rsid w:val="00B44057"/>
    <w:rsid w:val="00B568B2"/>
    <w:rsid w:val="00B5776A"/>
    <w:rsid w:val="00B603E3"/>
    <w:rsid w:val="00B905A8"/>
    <w:rsid w:val="00B925DC"/>
    <w:rsid w:val="00BA071C"/>
    <w:rsid w:val="00BA0BF7"/>
    <w:rsid w:val="00BB3379"/>
    <w:rsid w:val="00BC27FF"/>
    <w:rsid w:val="00BC7533"/>
    <w:rsid w:val="00BD3169"/>
    <w:rsid w:val="00BE6B76"/>
    <w:rsid w:val="00BF3A5B"/>
    <w:rsid w:val="00BF4A2C"/>
    <w:rsid w:val="00C15372"/>
    <w:rsid w:val="00C2063B"/>
    <w:rsid w:val="00C246B7"/>
    <w:rsid w:val="00C34B6A"/>
    <w:rsid w:val="00C34BD9"/>
    <w:rsid w:val="00C359FF"/>
    <w:rsid w:val="00C43BB8"/>
    <w:rsid w:val="00C46B6B"/>
    <w:rsid w:val="00C547CB"/>
    <w:rsid w:val="00C5584D"/>
    <w:rsid w:val="00C57C55"/>
    <w:rsid w:val="00C63E05"/>
    <w:rsid w:val="00C6486D"/>
    <w:rsid w:val="00C80FDF"/>
    <w:rsid w:val="00C872C4"/>
    <w:rsid w:val="00C900C7"/>
    <w:rsid w:val="00C91146"/>
    <w:rsid w:val="00C94B78"/>
    <w:rsid w:val="00C96346"/>
    <w:rsid w:val="00CA419E"/>
    <w:rsid w:val="00CA683A"/>
    <w:rsid w:val="00CB2763"/>
    <w:rsid w:val="00CB6FDF"/>
    <w:rsid w:val="00CC0F49"/>
    <w:rsid w:val="00CC3DCD"/>
    <w:rsid w:val="00CC49BA"/>
    <w:rsid w:val="00CC7E5F"/>
    <w:rsid w:val="00CE164B"/>
    <w:rsid w:val="00CE675B"/>
    <w:rsid w:val="00CE7C83"/>
    <w:rsid w:val="00CF3644"/>
    <w:rsid w:val="00CF4256"/>
    <w:rsid w:val="00CF5D8A"/>
    <w:rsid w:val="00D05DC1"/>
    <w:rsid w:val="00D07F8B"/>
    <w:rsid w:val="00D233AA"/>
    <w:rsid w:val="00D23B42"/>
    <w:rsid w:val="00D34016"/>
    <w:rsid w:val="00D5326A"/>
    <w:rsid w:val="00D57DF3"/>
    <w:rsid w:val="00D60857"/>
    <w:rsid w:val="00D71FCB"/>
    <w:rsid w:val="00D91326"/>
    <w:rsid w:val="00D94833"/>
    <w:rsid w:val="00D94EFA"/>
    <w:rsid w:val="00D974CB"/>
    <w:rsid w:val="00DA6406"/>
    <w:rsid w:val="00DC0EA5"/>
    <w:rsid w:val="00DD3A12"/>
    <w:rsid w:val="00DD3DAE"/>
    <w:rsid w:val="00DE2E9B"/>
    <w:rsid w:val="00DE63E8"/>
    <w:rsid w:val="00E017EF"/>
    <w:rsid w:val="00E03B85"/>
    <w:rsid w:val="00E058EB"/>
    <w:rsid w:val="00E077F3"/>
    <w:rsid w:val="00E17F9C"/>
    <w:rsid w:val="00E20614"/>
    <w:rsid w:val="00E21A6C"/>
    <w:rsid w:val="00E23E7C"/>
    <w:rsid w:val="00E2551C"/>
    <w:rsid w:val="00E25A9E"/>
    <w:rsid w:val="00E2706F"/>
    <w:rsid w:val="00E362EE"/>
    <w:rsid w:val="00E52AFB"/>
    <w:rsid w:val="00E536F7"/>
    <w:rsid w:val="00E83D40"/>
    <w:rsid w:val="00E97AA4"/>
    <w:rsid w:val="00EA00B2"/>
    <w:rsid w:val="00EA24F9"/>
    <w:rsid w:val="00EA390A"/>
    <w:rsid w:val="00EB6C1E"/>
    <w:rsid w:val="00EB761F"/>
    <w:rsid w:val="00EC1DE5"/>
    <w:rsid w:val="00EC2382"/>
    <w:rsid w:val="00EC3926"/>
    <w:rsid w:val="00ED7DA9"/>
    <w:rsid w:val="00EF21CC"/>
    <w:rsid w:val="00EF2ACB"/>
    <w:rsid w:val="00EF7D1A"/>
    <w:rsid w:val="00F071A4"/>
    <w:rsid w:val="00F10AC5"/>
    <w:rsid w:val="00F12C0C"/>
    <w:rsid w:val="00F15686"/>
    <w:rsid w:val="00F176A1"/>
    <w:rsid w:val="00F27B25"/>
    <w:rsid w:val="00F3390C"/>
    <w:rsid w:val="00F367FB"/>
    <w:rsid w:val="00F4692E"/>
    <w:rsid w:val="00F505FC"/>
    <w:rsid w:val="00F51095"/>
    <w:rsid w:val="00F610D4"/>
    <w:rsid w:val="00F620D2"/>
    <w:rsid w:val="00F67256"/>
    <w:rsid w:val="00F73D99"/>
    <w:rsid w:val="00F905B1"/>
    <w:rsid w:val="00F96AB5"/>
    <w:rsid w:val="00F96C16"/>
    <w:rsid w:val="00FA6AA2"/>
    <w:rsid w:val="00FA7844"/>
    <w:rsid w:val="00FC0F42"/>
    <w:rsid w:val="00FD33CC"/>
    <w:rsid w:val="00FD490D"/>
    <w:rsid w:val="00FD72BD"/>
    <w:rsid w:val="00FD7CD5"/>
    <w:rsid w:val="00FE37C7"/>
    <w:rsid w:val="00FE699A"/>
    <w:rsid w:val="00FE7D42"/>
    <w:rsid w:val="00FF22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AED1C"/>
  <w15:chartTrackingRefBased/>
  <w15:docId w15:val="{D5EA0785-39C0-D140-A66D-235342C37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FD"/>
    <w:rPr>
      <w:rFonts w:asciiTheme="minorBidi" w:hAnsiTheme="minorBidi" w:cs="Times New Roman"/>
      <w:kern w:val="0"/>
      <w:sz w:val="22"/>
      <w14:ligatures w14:val="none"/>
    </w:rPr>
  </w:style>
  <w:style w:type="paragraph" w:styleId="Heading1">
    <w:name w:val="heading 1"/>
    <w:basedOn w:val="Normal"/>
    <w:next w:val="Normal"/>
    <w:link w:val="Heading1Char"/>
    <w:autoRedefine/>
    <w:uiPriority w:val="9"/>
    <w:qFormat/>
    <w:rsid w:val="005A429C"/>
    <w:pPr>
      <w:keepNext/>
      <w:keepLines/>
      <w:numPr>
        <w:numId w:val="7"/>
      </w:numPr>
      <w:spacing w:before="120" w:after="120"/>
      <w:outlineLvl w:val="0"/>
    </w:pPr>
    <w:rPr>
      <w:rFonts w:eastAsiaTheme="majorEastAsia" w:cstheme="majorBidi"/>
      <w:b/>
      <w:color w:val="000000" w:themeColor="text1"/>
      <w:sz w:val="28"/>
      <w:szCs w:val="40"/>
    </w:rPr>
  </w:style>
  <w:style w:type="paragraph" w:styleId="Heading2">
    <w:name w:val="heading 2"/>
    <w:basedOn w:val="Normal"/>
    <w:next w:val="Normal"/>
    <w:link w:val="Heading2Char"/>
    <w:autoRedefine/>
    <w:uiPriority w:val="9"/>
    <w:unhideWhenUsed/>
    <w:qFormat/>
    <w:rsid w:val="005A429C"/>
    <w:pPr>
      <w:keepNext/>
      <w:keepLines/>
      <w:numPr>
        <w:ilvl w:val="1"/>
        <w:numId w:val="8"/>
      </w:numPr>
      <w:spacing w:before="160" w:after="80"/>
      <w:ind w:left="576" w:hanging="576"/>
      <w:outlineLvl w:val="1"/>
    </w:pPr>
    <w:rPr>
      <w:rFonts w:eastAsiaTheme="majorEastAsia" w:cstheme="majorBidi"/>
      <w:b/>
      <w:color w:val="0F4761" w:themeColor="accent1" w:themeShade="BF"/>
      <w:sz w:val="24"/>
      <w:szCs w:val="32"/>
    </w:rPr>
  </w:style>
  <w:style w:type="paragraph" w:styleId="Heading3">
    <w:name w:val="heading 3"/>
    <w:basedOn w:val="Normal"/>
    <w:next w:val="Normal"/>
    <w:link w:val="Heading3Char"/>
    <w:autoRedefine/>
    <w:uiPriority w:val="9"/>
    <w:unhideWhenUsed/>
    <w:qFormat/>
    <w:rsid w:val="005A429C"/>
    <w:pPr>
      <w:keepNext/>
      <w:keepLines/>
      <w:numPr>
        <w:ilvl w:val="2"/>
        <w:numId w:val="7"/>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0C0BB1"/>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0C0BB1"/>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C0BB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C0BB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C0BB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C0BB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qFormat/>
    <w:rsid w:val="000A5C60"/>
    <w:rPr>
      <w:bCs/>
    </w:rPr>
  </w:style>
  <w:style w:type="character" w:customStyle="1" w:styleId="Heading1Char">
    <w:name w:val="Heading 1 Char"/>
    <w:basedOn w:val="DefaultParagraphFont"/>
    <w:link w:val="Heading1"/>
    <w:uiPriority w:val="9"/>
    <w:rsid w:val="005A429C"/>
    <w:rPr>
      <w:rFonts w:asciiTheme="minorBidi" w:eastAsiaTheme="majorEastAsia" w:hAnsiTheme="minorBidi" w:cstheme="majorBidi"/>
      <w:b/>
      <w:color w:val="000000" w:themeColor="text1"/>
      <w:sz w:val="28"/>
      <w:szCs w:val="40"/>
    </w:rPr>
  </w:style>
  <w:style w:type="character" w:customStyle="1" w:styleId="Heading2Char">
    <w:name w:val="Heading 2 Char"/>
    <w:basedOn w:val="DefaultParagraphFont"/>
    <w:link w:val="Heading2"/>
    <w:uiPriority w:val="9"/>
    <w:rsid w:val="005A429C"/>
    <w:rPr>
      <w:rFonts w:asciiTheme="minorBidi" w:eastAsiaTheme="majorEastAsia" w:hAnsiTheme="minorBidi" w:cstheme="majorBidi"/>
      <w:b/>
      <w:color w:val="0F4761" w:themeColor="accent1" w:themeShade="BF"/>
      <w:szCs w:val="32"/>
    </w:rPr>
  </w:style>
  <w:style w:type="character" w:customStyle="1" w:styleId="Heading3Char">
    <w:name w:val="Heading 3 Char"/>
    <w:basedOn w:val="DefaultParagraphFont"/>
    <w:link w:val="Heading3"/>
    <w:uiPriority w:val="9"/>
    <w:rsid w:val="005A429C"/>
    <w:rPr>
      <w:rFonts w:asciiTheme="minorBidi" w:eastAsiaTheme="majorEastAsia" w:hAnsiTheme="minorBidi" w:cstheme="majorBidi"/>
      <w:b/>
      <w:color w:val="000000" w:themeColor="text1"/>
      <w:sz w:val="22"/>
      <w:szCs w:val="28"/>
    </w:rPr>
  </w:style>
  <w:style w:type="character" w:customStyle="1" w:styleId="Heading4Char">
    <w:name w:val="Heading 4 Char"/>
    <w:basedOn w:val="DefaultParagraphFont"/>
    <w:link w:val="Heading4"/>
    <w:uiPriority w:val="9"/>
    <w:semiHidden/>
    <w:rsid w:val="000C0BB1"/>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0C0BB1"/>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0C0BB1"/>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0C0BB1"/>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0C0BB1"/>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0C0BB1"/>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0C0BB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0BB1"/>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0C0BB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0BB1"/>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0C0BB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C0BB1"/>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0C0BB1"/>
    <w:pPr>
      <w:ind w:left="720"/>
      <w:contextualSpacing/>
    </w:pPr>
  </w:style>
  <w:style w:type="character" w:styleId="IntenseEmphasis">
    <w:name w:val="Intense Emphasis"/>
    <w:basedOn w:val="DefaultParagraphFont"/>
    <w:uiPriority w:val="21"/>
    <w:qFormat/>
    <w:rsid w:val="000C0BB1"/>
    <w:rPr>
      <w:i/>
      <w:iCs/>
      <w:color w:val="0F4761" w:themeColor="accent1" w:themeShade="BF"/>
    </w:rPr>
  </w:style>
  <w:style w:type="paragraph" w:styleId="IntenseQuote">
    <w:name w:val="Intense Quote"/>
    <w:basedOn w:val="Normal"/>
    <w:next w:val="Normal"/>
    <w:link w:val="IntenseQuoteChar"/>
    <w:uiPriority w:val="30"/>
    <w:qFormat/>
    <w:rsid w:val="000C0B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C0BB1"/>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0C0BB1"/>
    <w:rPr>
      <w:b/>
      <w:bCs/>
      <w:smallCaps/>
      <w:color w:val="0F4761" w:themeColor="accent1" w:themeShade="BF"/>
      <w:spacing w:val="5"/>
    </w:rPr>
  </w:style>
  <w:style w:type="paragraph" w:styleId="NoSpacing">
    <w:name w:val="No Spacing"/>
    <w:uiPriority w:val="1"/>
    <w:qFormat/>
    <w:rsid w:val="000C0BB1"/>
    <w:rPr>
      <w:rFonts w:asciiTheme="minorBidi" w:hAnsiTheme="minorBidi" w:cs="Times New Roman"/>
      <w:kern w:val="0"/>
      <w:sz w:val="22"/>
      <w14:ligatures w14:val="none"/>
    </w:rPr>
  </w:style>
  <w:style w:type="character" w:styleId="CommentReference">
    <w:name w:val="annotation reference"/>
    <w:basedOn w:val="DefaultParagraphFont"/>
    <w:uiPriority w:val="99"/>
    <w:semiHidden/>
    <w:unhideWhenUsed/>
    <w:rsid w:val="008C25E9"/>
    <w:rPr>
      <w:sz w:val="16"/>
      <w:szCs w:val="16"/>
    </w:rPr>
  </w:style>
  <w:style w:type="paragraph" w:styleId="CommentText">
    <w:name w:val="annotation text"/>
    <w:basedOn w:val="Normal"/>
    <w:link w:val="CommentTextChar"/>
    <w:uiPriority w:val="99"/>
    <w:semiHidden/>
    <w:unhideWhenUsed/>
    <w:rsid w:val="008C25E9"/>
    <w:rPr>
      <w:sz w:val="20"/>
      <w:szCs w:val="20"/>
    </w:rPr>
  </w:style>
  <w:style w:type="character" w:customStyle="1" w:styleId="CommentTextChar">
    <w:name w:val="Comment Text Char"/>
    <w:basedOn w:val="DefaultParagraphFont"/>
    <w:link w:val="CommentText"/>
    <w:uiPriority w:val="99"/>
    <w:semiHidden/>
    <w:rsid w:val="008C25E9"/>
    <w:rPr>
      <w:rFonts w:asciiTheme="minorBidi" w:hAnsiTheme="minorBidi"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C25E9"/>
    <w:rPr>
      <w:b/>
      <w:bCs/>
    </w:rPr>
  </w:style>
  <w:style w:type="character" w:customStyle="1" w:styleId="CommentSubjectChar">
    <w:name w:val="Comment Subject Char"/>
    <w:basedOn w:val="CommentTextChar"/>
    <w:link w:val="CommentSubject"/>
    <w:uiPriority w:val="99"/>
    <w:semiHidden/>
    <w:rsid w:val="008C25E9"/>
    <w:rPr>
      <w:rFonts w:asciiTheme="minorBidi" w:hAnsiTheme="minorBidi" w:cs="Times New Roman"/>
      <w:b/>
      <w:bCs/>
      <w:kern w:val="0"/>
      <w:sz w:val="20"/>
      <w:szCs w:val="20"/>
      <w14:ligatures w14:val="none"/>
    </w:rPr>
  </w:style>
  <w:style w:type="paragraph" w:customStyle="1" w:styleId="EndNoteBibliographyTitle">
    <w:name w:val="EndNote Bibliography Title"/>
    <w:basedOn w:val="Normal"/>
    <w:link w:val="EndNoteBibliographyTitleChar"/>
    <w:rsid w:val="001C64FE"/>
    <w:pPr>
      <w:jc w:val="center"/>
    </w:pPr>
    <w:rPr>
      <w:rFonts w:ascii="Arial" w:hAnsi="Arial" w:cs="Arial"/>
      <w:noProof/>
    </w:rPr>
  </w:style>
  <w:style w:type="character" w:customStyle="1" w:styleId="ListParagraphChar">
    <w:name w:val="List Paragraph Char"/>
    <w:basedOn w:val="DefaultParagraphFont"/>
    <w:link w:val="ListParagraph"/>
    <w:uiPriority w:val="34"/>
    <w:rsid w:val="001C64FE"/>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1C64FE"/>
    <w:rPr>
      <w:rFonts w:ascii="Arial" w:hAnsi="Arial" w:cs="Arial"/>
      <w:noProof/>
      <w:kern w:val="0"/>
      <w:sz w:val="22"/>
      <w14:ligatures w14:val="none"/>
    </w:rPr>
  </w:style>
  <w:style w:type="paragraph" w:customStyle="1" w:styleId="EndNoteBibliography">
    <w:name w:val="EndNote Bibliography"/>
    <w:basedOn w:val="Normal"/>
    <w:link w:val="EndNoteBibliographyChar"/>
    <w:rsid w:val="001C64FE"/>
    <w:rPr>
      <w:rFonts w:ascii="Arial" w:hAnsi="Arial" w:cs="Arial"/>
      <w:noProof/>
    </w:rPr>
  </w:style>
  <w:style w:type="character" w:customStyle="1" w:styleId="EndNoteBibliographyChar">
    <w:name w:val="EndNote Bibliography Char"/>
    <w:basedOn w:val="ListParagraphChar"/>
    <w:link w:val="EndNoteBibliography"/>
    <w:rsid w:val="001C64FE"/>
    <w:rPr>
      <w:rFonts w:ascii="Arial" w:hAnsi="Arial" w:cs="Arial"/>
      <w:noProof/>
      <w:kern w:val="0"/>
      <w:sz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3</TotalTime>
  <Pages>7</Pages>
  <Words>6527</Words>
  <Characters>37209</Characters>
  <Application>Microsoft Office Word</Application>
  <DocSecurity>0</DocSecurity>
  <Lines>310</Lines>
  <Paragraphs>87</Paragraphs>
  <ScaleCrop>false</ScaleCrop>
  <Company/>
  <LinksUpToDate>false</LinksUpToDate>
  <CharactersWithSpaces>4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tu Kasaie</dc:creator>
  <cp:keywords/>
  <dc:description/>
  <cp:lastModifiedBy>Zoe Dansky</cp:lastModifiedBy>
  <cp:revision>341</cp:revision>
  <dcterms:created xsi:type="dcterms:W3CDTF">2025-05-06T16:25:00Z</dcterms:created>
  <dcterms:modified xsi:type="dcterms:W3CDTF">2025-05-15T14:58:00Z</dcterms:modified>
</cp:coreProperties>
</file>